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5FDA49" w14:textId="77777777" w:rsidR="007E690D" w:rsidRDefault="007E690D" w:rsidP="007E690D">
      <w:pPr>
        <w:spacing w:line="480" w:lineRule="auto"/>
      </w:pPr>
      <w:r>
        <w:rPr>
          <w:b/>
          <w:bCs/>
        </w:rPr>
        <w:t xml:space="preserve">Title </w:t>
      </w:r>
    </w:p>
    <w:p w14:paraId="7F45E02F" w14:textId="77777777" w:rsidR="007E690D" w:rsidRPr="00A57D9D" w:rsidRDefault="007E690D" w:rsidP="007E690D">
      <w:pPr>
        <w:spacing w:line="480" w:lineRule="auto"/>
        <w:rPr>
          <w:b/>
          <w:bCs/>
        </w:rPr>
      </w:pPr>
      <w:r>
        <w:t>Do we agree on the most effective incentives and key barriers to successful patching therapy in the real-</w:t>
      </w:r>
      <w:proofErr w:type="gramStart"/>
      <w:r>
        <w:t>world?:</w:t>
      </w:r>
      <w:proofErr w:type="gramEnd"/>
      <w:r>
        <w:t xml:space="preserve"> An online survey of 631 professionals, patients, teachers, parents and carers.</w:t>
      </w:r>
    </w:p>
    <w:p w14:paraId="36B657B9" w14:textId="77777777" w:rsidR="007E690D" w:rsidRPr="00A57D9D" w:rsidRDefault="007E690D" w:rsidP="007E690D">
      <w:pPr>
        <w:spacing w:line="480" w:lineRule="auto"/>
        <w:rPr>
          <w:b/>
          <w:bCs/>
        </w:rPr>
      </w:pPr>
      <w:r>
        <w:rPr>
          <w:b/>
          <w:bCs/>
        </w:rPr>
        <w:t>Author list</w:t>
      </w:r>
      <w:r>
        <w:rPr>
          <w:b/>
          <w:bCs/>
        </w:rPr>
        <w:br/>
      </w:r>
      <w:r w:rsidRPr="48120127">
        <w:t>Daniel Osborne BMedSci (Hons)</w:t>
      </w:r>
      <w:r w:rsidRPr="48120127">
        <w:rPr>
          <w:vertAlign w:val="superscript"/>
        </w:rPr>
        <w:t>1,2</w:t>
      </w:r>
      <w:r w:rsidRPr="48120127">
        <w:t>, Jeremy Bradshaw BSc</w:t>
      </w:r>
      <w:r w:rsidRPr="48120127">
        <w:rPr>
          <w:vertAlign w:val="superscript"/>
        </w:rPr>
        <w:t>1,2</w:t>
      </w:r>
      <w:r w:rsidRPr="48120127">
        <w:t>, Maddison McGowan BMedSci (Hons)</w:t>
      </w:r>
      <w:r w:rsidRPr="48120127">
        <w:rPr>
          <w:vertAlign w:val="superscript"/>
        </w:rPr>
        <w:t>2</w:t>
      </w:r>
      <w:r w:rsidRPr="48120127">
        <w:t>, Helen Ellis BSc</w:t>
      </w:r>
      <w:r w:rsidRPr="48120127">
        <w:rPr>
          <w:vertAlign w:val="superscript"/>
        </w:rPr>
        <w:t>1</w:t>
      </w:r>
      <w:r w:rsidRPr="48120127">
        <w:t>, Megan Evans BMedSci (Hons) MMedSci</w:t>
      </w:r>
      <w:r>
        <w:rPr>
          <w:vertAlign w:val="superscript"/>
        </w:rPr>
        <w:t>1</w:t>
      </w:r>
      <w:r w:rsidRPr="48120127">
        <w:t>,</w:t>
      </w:r>
      <w:r>
        <w:t xml:space="preserve"> Dr James Stallwood</w:t>
      </w:r>
      <w:r>
        <w:rPr>
          <w:vertAlign w:val="superscript"/>
        </w:rPr>
        <w:t>3</w:t>
      </w:r>
      <w:r>
        <w:t>, Prof Joerg Fliege</w:t>
      </w:r>
      <w:r>
        <w:rPr>
          <w:vertAlign w:val="superscript"/>
        </w:rPr>
        <w:t>3</w:t>
      </w:r>
      <w:r>
        <w:t>,</w:t>
      </w:r>
      <w:r w:rsidRPr="48120127">
        <w:t xml:space="preserve"> Dr Jay E Self PhD </w:t>
      </w:r>
      <w:proofErr w:type="spellStart"/>
      <w:r w:rsidRPr="48120127">
        <w:t>FRCOphth</w:t>
      </w:r>
      <w:proofErr w:type="spellEnd"/>
      <w:r>
        <w:t>*</w:t>
      </w:r>
      <w:r w:rsidRPr="48120127">
        <w:rPr>
          <w:vertAlign w:val="superscript"/>
        </w:rPr>
        <w:t>1,2</w:t>
      </w:r>
    </w:p>
    <w:p w14:paraId="0C501639" w14:textId="77777777" w:rsidR="007E690D" w:rsidRPr="00E52652" w:rsidRDefault="007E690D" w:rsidP="007E690D">
      <w:pPr>
        <w:spacing w:line="480" w:lineRule="auto"/>
      </w:pPr>
      <w:r>
        <w:rPr>
          <w:i/>
          <w:iCs/>
        </w:rPr>
        <w:t>Affiliations</w:t>
      </w:r>
      <w:r>
        <w:rPr>
          <w:i/>
          <w:iCs/>
        </w:rPr>
        <w:br/>
      </w:r>
      <w:r>
        <w:rPr>
          <w:i/>
          <w:iCs/>
          <w:vertAlign w:val="superscript"/>
        </w:rPr>
        <w:t>1</w:t>
      </w:r>
      <w:r>
        <w:rPr>
          <w:i/>
          <w:iCs/>
        </w:rPr>
        <w:t xml:space="preserve"> </w:t>
      </w:r>
      <w:r>
        <w:t>University Hospital Southampton NHS Foundation Trust, Southampton, UK</w:t>
      </w:r>
      <w:r>
        <w:rPr>
          <w:i/>
          <w:iCs/>
        </w:rPr>
        <w:br/>
      </w:r>
      <w:r>
        <w:rPr>
          <w:vertAlign w:val="superscript"/>
        </w:rPr>
        <w:t>2</w:t>
      </w:r>
      <w:r>
        <w:t xml:space="preserve"> Faculty of Medicine, University of Southampton, Southampton, UK</w:t>
      </w:r>
      <w:r>
        <w:br/>
      </w:r>
      <w:r>
        <w:rPr>
          <w:vertAlign w:val="superscript"/>
        </w:rPr>
        <w:t xml:space="preserve">3 </w:t>
      </w:r>
      <w:r>
        <w:t>Faculty of Social Sciences, University of Southampton, Southampton, UK</w:t>
      </w:r>
    </w:p>
    <w:p w14:paraId="77713D27" w14:textId="77777777" w:rsidR="007E690D" w:rsidRDefault="007E690D" w:rsidP="007E690D">
      <w:pPr>
        <w:spacing w:line="276" w:lineRule="auto"/>
        <w:rPr>
          <w:i/>
          <w:iCs/>
        </w:rPr>
      </w:pPr>
      <w:r>
        <w:t>*</w:t>
      </w:r>
      <w:r>
        <w:rPr>
          <w:i/>
          <w:iCs/>
        </w:rPr>
        <w:t>Corresponding Author:</w:t>
      </w:r>
    </w:p>
    <w:p w14:paraId="4E440710" w14:textId="77777777" w:rsidR="007E690D" w:rsidRPr="00E03308" w:rsidRDefault="007E690D" w:rsidP="007E690D">
      <w:pPr>
        <w:spacing w:line="276" w:lineRule="auto"/>
      </w:pPr>
      <w:r>
        <w:t>Jay Self</w:t>
      </w:r>
      <w:r>
        <w:br/>
        <w:t xml:space="preserve">Southampton Eye Unit, </w:t>
      </w:r>
      <w:r>
        <w:br/>
        <w:t>Level B Southampton General Hospital</w:t>
      </w:r>
      <w:r>
        <w:br/>
      </w:r>
      <w:proofErr w:type="spellStart"/>
      <w:r>
        <w:t>Tremona</w:t>
      </w:r>
      <w:proofErr w:type="spellEnd"/>
      <w:r>
        <w:t xml:space="preserve"> Road</w:t>
      </w:r>
      <w:r>
        <w:br/>
        <w:t>Southampton</w:t>
      </w:r>
      <w:r>
        <w:br/>
        <w:t>SO16 6YD</w:t>
      </w:r>
    </w:p>
    <w:p w14:paraId="22CFE16F" w14:textId="77777777" w:rsidR="007E690D" w:rsidRDefault="007E690D" w:rsidP="007E690D">
      <w:pPr>
        <w:spacing w:line="276" w:lineRule="auto"/>
      </w:pPr>
      <w:r>
        <w:t xml:space="preserve">Email: </w:t>
      </w:r>
      <w:hyperlink r:id="rId8" w:history="1">
        <w:r w:rsidRPr="001878DD">
          <w:rPr>
            <w:rStyle w:val="Hyperlink"/>
          </w:rPr>
          <w:t>jes3@soton.ac.uk</w:t>
        </w:r>
      </w:hyperlink>
      <w:r>
        <w:t xml:space="preserve"> </w:t>
      </w:r>
    </w:p>
    <w:p w14:paraId="032885AD" w14:textId="1C081307" w:rsidR="004A67EB" w:rsidRPr="00A57D9D" w:rsidRDefault="007E690D" w:rsidP="007E690D">
      <w:pPr>
        <w:spacing w:line="276" w:lineRule="auto"/>
        <w:rPr>
          <w:b/>
          <w:bCs/>
        </w:rPr>
      </w:pPr>
      <w:r>
        <w:rPr>
          <w:b/>
          <w:bCs/>
        </w:rPr>
        <w:t>Conflicts of interest</w:t>
      </w:r>
      <w:r>
        <w:rPr>
          <w:b/>
          <w:bCs/>
        </w:rPr>
        <w:br/>
      </w:r>
      <w:r w:rsidRPr="00E041D5">
        <w:t xml:space="preserve">Professor </w:t>
      </w:r>
      <w:proofErr w:type="spellStart"/>
      <w:r w:rsidRPr="00E041D5">
        <w:t>Fliege</w:t>
      </w:r>
      <w:proofErr w:type="spellEnd"/>
      <w:r w:rsidRPr="00E041D5">
        <w:t xml:space="preserve"> and Dr </w:t>
      </w:r>
      <w:proofErr w:type="spellStart"/>
      <w:r w:rsidRPr="00E041D5">
        <w:t>Stallwood</w:t>
      </w:r>
      <w:proofErr w:type="spellEnd"/>
      <w:r w:rsidRPr="00E041D5">
        <w:t xml:space="preserve"> are directors of Nucleolus Ltd, a company developing gamification interventions for healthcare problems.</w:t>
      </w:r>
      <w:r w:rsidR="00A050BD">
        <w:rPr>
          <w:b/>
          <w:bCs/>
        </w:rPr>
        <w:br w:type="page"/>
      </w:r>
    </w:p>
    <w:p w14:paraId="5157BFF0" w14:textId="1D51AC6D" w:rsidR="00D5509E" w:rsidRDefault="00D5509E" w:rsidP="001F17E4">
      <w:pPr>
        <w:spacing w:line="480" w:lineRule="auto"/>
        <w:rPr>
          <w:b/>
          <w:bCs/>
        </w:rPr>
      </w:pPr>
      <w:r>
        <w:rPr>
          <w:b/>
          <w:bCs/>
        </w:rPr>
        <w:lastRenderedPageBreak/>
        <w:t>Abstract</w:t>
      </w:r>
      <w:r w:rsidR="009B5CD9">
        <w:rPr>
          <w:b/>
          <w:bCs/>
        </w:rPr>
        <w:t xml:space="preserve"> (250 words)</w:t>
      </w:r>
    </w:p>
    <w:p w14:paraId="708E4655" w14:textId="1752F7E1" w:rsidR="00D5509E" w:rsidRDefault="00FB00C9" w:rsidP="001F17E4">
      <w:pPr>
        <w:spacing w:line="480" w:lineRule="auto"/>
      </w:pPr>
      <w:r>
        <w:rPr>
          <w:i/>
          <w:iCs/>
        </w:rPr>
        <w:t>Background</w:t>
      </w:r>
      <w:r>
        <w:br/>
      </w:r>
      <w:r w:rsidR="007F7C77">
        <w:t xml:space="preserve">Patching therapy is the most common treatment for </w:t>
      </w:r>
      <w:r w:rsidR="00B1647D">
        <w:t>amblyopia</w:t>
      </w:r>
      <w:r w:rsidR="007F7C77">
        <w:t xml:space="preserve"> (lazy eye)</w:t>
      </w:r>
      <w:r w:rsidR="00B1647D">
        <w:t xml:space="preserve"> </w:t>
      </w:r>
      <w:r w:rsidR="007F7C77">
        <w:t>and is</w:t>
      </w:r>
      <w:r w:rsidR="00B1647D">
        <w:t xml:space="preserve"> unsuccessful</w:t>
      </w:r>
      <w:r w:rsidR="009F1E85">
        <w:t xml:space="preserve"> for approximately 40% of patients</w:t>
      </w:r>
      <w:r w:rsidR="00B1647D">
        <w:t xml:space="preserve">, leaving </w:t>
      </w:r>
      <w:r w:rsidR="009F1E85">
        <w:t>them</w:t>
      </w:r>
      <w:r w:rsidR="00B1647D">
        <w:t xml:space="preserve"> with </w:t>
      </w:r>
      <w:r w:rsidR="007F7C77">
        <w:t xml:space="preserve">life-long </w:t>
      </w:r>
      <w:r w:rsidR="00B1647D">
        <w:t xml:space="preserve">unilateral visual impairment and increased risk of bilateral </w:t>
      </w:r>
      <w:r w:rsidR="007F7C77">
        <w:t>visual impairment later in life</w:t>
      </w:r>
      <w:r w:rsidR="003D2669">
        <w:t>.</w:t>
      </w:r>
      <w:r w:rsidR="00482C1D">
        <w:t xml:space="preserve"> </w:t>
      </w:r>
      <w:r w:rsidR="007F7C77">
        <w:t>Poor a</w:t>
      </w:r>
      <w:r w:rsidR="00A22483">
        <w:t>dherence</w:t>
      </w:r>
      <w:r w:rsidR="007F7C77">
        <w:t xml:space="preserve"> to patching therapy is a </w:t>
      </w:r>
      <w:r w:rsidR="0023601C">
        <w:t>major</w:t>
      </w:r>
      <w:r w:rsidR="007F7C77">
        <w:t xml:space="preserve"> contributing factor in treatment failure </w:t>
      </w:r>
      <w:r w:rsidR="240C87F7">
        <w:t>yet we lack real-world understanding as to why this is a problem outside of controlled research studies.</w:t>
      </w:r>
    </w:p>
    <w:p w14:paraId="25FCF9B3" w14:textId="64FC2A09" w:rsidR="001E0BC4" w:rsidRDefault="001E0BC4" w:rsidP="001F17E4">
      <w:pPr>
        <w:spacing w:line="480" w:lineRule="auto"/>
      </w:pPr>
      <w:r>
        <w:rPr>
          <w:i/>
          <w:iCs/>
        </w:rPr>
        <w:t>Methods</w:t>
      </w:r>
      <w:r>
        <w:br/>
      </w:r>
      <w:r w:rsidR="009B1485">
        <w:t xml:space="preserve">In collaboration with patient contributors we developed an online survey for past patients, parents/carers of children with amblyopia, health professionals, and </w:t>
      </w:r>
      <w:r w:rsidR="00580CBE">
        <w:t>schoolteachers</w:t>
      </w:r>
      <w:r w:rsidR="51F5134F">
        <w:t>.</w:t>
      </w:r>
      <w:r w:rsidR="00604CFE">
        <w:t xml:space="preserve"> </w:t>
      </w:r>
      <w:r w:rsidR="65C68F09">
        <w:t>The survey included questions about when and where is best for children to</w:t>
      </w:r>
      <w:r w:rsidR="6C21C358">
        <w:t xml:space="preserve"> wear the patch, the design of the patch, and facilitators and barriers to patching therapy.</w:t>
      </w:r>
    </w:p>
    <w:p w14:paraId="26E2A694" w14:textId="5770EDAC" w:rsidR="003C6960" w:rsidRDefault="003C6960" w:rsidP="001F17E4">
      <w:pPr>
        <w:spacing w:line="480" w:lineRule="auto"/>
      </w:pPr>
      <w:r>
        <w:rPr>
          <w:i/>
          <w:iCs/>
        </w:rPr>
        <w:t>Results</w:t>
      </w:r>
      <w:r>
        <w:br/>
      </w:r>
      <w:r w:rsidR="00A93773">
        <w:t xml:space="preserve">We received </w:t>
      </w:r>
      <w:r w:rsidR="00401C4E">
        <w:t xml:space="preserve">631 </w:t>
      </w:r>
      <w:r w:rsidR="00A93773">
        <w:t>responses to</w:t>
      </w:r>
      <w:r w:rsidR="00401C4E">
        <w:t xml:space="preserve"> the survey </w:t>
      </w:r>
      <w:r w:rsidR="00447BA3">
        <w:t>(</w:t>
      </w:r>
      <w:r w:rsidR="00401C4E">
        <w:t xml:space="preserve">259 health professionals, 213 parents/carers, </w:t>
      </w:r>
      <w:r w:rsidR="00455CC0">
        <w:t>110</w:t>
      </w:r>
      <w:r w:rsidR="00401C4E">
        <w:t xml:space="preserve"> </w:t>
      </w:r>
      <w:r w:rsidR="00D639CE">
        <w:t xml:space="preserve">people who </w:t>
      </w:r>
      <w:r w:rsidR="00447BA3">
        <w:t>patched</w:t>
      </w:r>
      <w:r w:rsidR="00D639CE">
        <w:t xml:space="preserve"> as a child</w:t>
      </w:r>
      <w:r w:rsidR="00401C4E">
        <w:t>, 7 teachers</w:t>
      </w:r>
      <w:r w:rsidR="264E8A47">
        <w:t>, and 42 people matched to multiple categories</w:t>
      </w:r>
      <w:r w:rsidR="00447BA3">
        <w:t>)</w:t>
      </w:r>
      <w:r w:rsidR="00455CC0">
        <w:t xml:space="preserve">. </w:t>
      </w:r>
      <w:r w:rsidR="3B7F474F">
        <w:t>He</w:t>
      </w:r>
      <w:r w:rsidR="00F77A46">
        <w:t>althcare professionals</w:t>
      </w:r>
      <w:r w:rsidR="00DB2041">
        <w:t xml:space="preserve"> </w:t>
      </w:r>
      <w:r w:rsidR="00F77A46">
        <w:t>thought weekday</w:t>
      </w:r>
      <w:r w:rsidR="00A018CF">
        <w:t xml:space="preserve"> (54.4% versus </w:t>
      </w:r>
      <w:r w:rsidR="002B7E92">
        <w:t>14.3% preferring weekend and 31.3% no difference</w:t>
      </w:r>
      <w:r w:rsidR="00A018CF">
        <w:t>)</w:t>
      </w:r>
      <w:r w:rsidR="00D639CE">
        <w:t xml:space="preserve"> </w:t>
      </w:r>
      <w:r w:rsidR="00F77A46">
        <w:t xml:space="preserve">and school </w:t>
      </w:r>
      <w:r w:rsidR="00EF786D">
        <w:t>(</w:t>
      </w:r>
      <w:r w:rsidR="003048C7">
        <w:t>54.4</w:t>
      </w:r>
      <w:r w:rsidR="00264744">
        <w:t xml:space="preserve">% versus </w:t>
      </w:r>
      <w:r w:rsidR="003C1B1C">
        <w:t>21.6% preferred home</w:t>
      </w:r>
      <w:r w:rsidR="008F1810">
        <w:t xml:space="preserve"> and 23.9% no difference</w:t>
      </w:r>
      <w:r w:rsidR="00EF786D">
        <w:t>)</w:t>
      </w:r>
      <w:r w:rsidR="00D639CE">
        <w:t xml:space="preserve"> </w:t>
      </w:r>
      <w:r w:rsidR="336F02A5">
        <w:t>patching</w:t>
      </w:r>
      <w:r w:rsidR="00D639CE">
        <w:t xml:space="preserve"> </w:t>
      </w:r>
      <w:r w:rsidR="00F77A46">
        <w:t>was</w:t>
      </w:r>
      <w:r w:rsidR="00D639CE">
        <w:t xml:space="preserve"> more successful</w:t>
      </w:r>
      <w:r w:rsidR="00F77A46">
        <w:t xml:space="preserve">. </w:t>
      </w:r>
      <w:r w:rsidR="003B049A">
        <w:t>P</w:t>
      </w:r>
      <w:r w:rsidR="73C01561">
        <w:t>ast</w:t>
      </w:r>
      <w:r w:rsidR="42DDB948" w:rsidRPr="70F82A37">
        <w:t xml:space="preserve"> </w:t>
      </w:r>
      <w:r w:rsidR="00F77A46">
        <w:t>patients</w:t>
      </w:r>
      <w:r w:rsidR="449BCD6F">
        <w:t xml:space="preserve"> (52.4%)</w:t>
      </w:r>
      <w:r w:rsidR="00F77A46">
        <w:t xml:space="preserve"> favoured “force” as a technique to encourage patching</w:t>
      </w:r>
      <w:r w:rsidR="636F9E28">
        <w:t>;</w:t>
      </w:r>
      <w:r w:rsidR="00F77A46">
        <w:t xml:space="preserve"> more than </w:t>
      </w:r>
      <w:r w:rsidR="5700EAFB">
        <w:t>both</w:t>
      </w:r>
      <w:r w:rsidR="00F77A46">
        <w:t xml:space="preserve"> health professionals</w:t>
      </w:r>
      <w:r w:rsidR="00DA2BB8">
        <w:t xml:space="preserve"> (7.7%)</w:t>
      </w:r>
      <w:r w:rsidR="00F77A46">
        <w:t xml:space="preserve"> and parents or carers </w:t>
      </w:r>
      <w:r w:rsidR="00DA2BB8">
        <w:t>(</w:t>
      </w:r>
      <w:r w:rsidR="0042236F">
        <w:t>19.7%</w:t>
      </w:r>
      <w:r w:rsidR="00DA2BB8">
        <w:t>). Patients</w:t>
      </w:r>
      <w:r w:rsidR="00F77A46">
        <w:t xml:space="preserve"> rated “people making fun” of them as a</w:t>
      </w:r>
      <w:r w:rsidR="264CB6E3">
        <w:t>n</w:t>
      </w:r>
      <w:r w:rsidR="006C79F5">
        <w:t xml:space="preserve"> </w:t>
      </w:r>
      <w:r w:rsidR="00F77A46">
        <w:t xml:space="preserve">important barrier </w:t>
      </w:r>
      <w:r w:rsidR="6EE093AB">
        <w:t>to patching</w:t>
      </w:r>
      <w:r w:rsidR="00F77A46">
        <w:t>.</w:t>
      </w:r>
    </w:p>
    <w:p w14:paraId="5983AA19" w14:textId="0E1A720C" w:rsidR="00D5509E" w:rsidRPr="00FA73D0" w:rsidRDefault="00A256C4" w:rsidP="001F17E4">
      <w:pPr>
        <w:spacing w:line="480" w:lineRule="auto"/>
      </w:pPr>
      <w:r>
        <w:rPr>
          <w:i/>
          <w:iCs/>
        </w:rPr>
        <w:lastRenderedPageBreak/>
        <w:t>Conclusions</w:t>
      </w:r>
      <w:r>
        <w:br/>
      </w:r>
      <w:r w:rsidR="00F77A46">
        <w:t>We describe</w:t>
      </w:r>
      <w:r w:rsidR="00664D41">
        <w:t xml:space="preserve"> surprising differences in </w:t>
      </w:r>
      <w:r w:rsidR="00F77A46">
        <w:t>stakeholders’</w:t>
      </w:r>
      <w:r w:rsidR="00664D41">
        <w:t xml:space="preserve"> responses to the survey</w:t>
      </w:r>
      <w:r w:rsidR="0023601C">
        <w:t xml:space="preserve"> questions about barriers to successful patching treatment</w:t>
      </w:r>
      <w:r w:rsidR="00664D41">
        <w:t xml:space="preserve">. </w:t>
      </w:r>
      <w:r w:rsidR="008E5EF5">
        <w:t xml:space="preserve">We suggest </w:t>
      </w:r>
      <w:r w:rsidR="0023601C">
        <w:t>these differences</w:t>
      </w:r>
      <w:r w:rsidR="008E5EF5">
        <w:t xml:space="preserve"> are used as a guide for further work to explore </w:t>
      </w:r>
      <w:r w:rsidR="00B25AC1">
        <w:t>stakeholder’s</w:t>
      </w:r>
      <w:r w:rsidR="008E5EF5">
        <w:t xml:space="preserve"> social </w:t>
      </w:r>
      <w:r w:rsidR="00B25AC1">
        <w:t>experience of patching</w:t>
      </w:r>
      <w:r w:rsidR="42956E3C">
        <w:t>.</w:t>
      </w:r>
      <w:r w:rsidR="00FA73D0">
        <w:br w:type="page"/>
      </w:r>
    </w:p>
    <w:p w14:paraId="71A82C4B" w14:textId="2E6B2E42" w:rsidR="00BD7394" w:rsidRPr="00BD7394" w:rsidRDefault="00BD7394" w:rsidP="001F17E4">
      <w:pPr>
        <w:spacing w:line="480" w:lineRule="auto"/>
        <w:rPr>
          <w:b/>
          <w:bCs/>
        </w:rPr>
      </w:pPr>
      <w:r>
        <w:rPr>
          <w:b/>
          <w:bCs/>
        </w:rPr>
        <w:lastRenderedPageBreak/>
        <w:t>Introduction</w:t>
      </w:r>
    </w:p>
    <w:p w14:paraId="46494269" w14:textId="2D7CC8F3" w:rsidR="006F62A4" w:rsidRDefault="00074748" w:rsidP="002A6670">
      <w:pPr>
        <w:spacing w:line="480" w:lineRule="auto"/>
      </w:pPr>
      <w:r>
        <w:t>Amblyopia</w:t>
      </w:r>
      <w:r w:rsidR="006F62A4">
        <w:t xml:space="preserve"> (lazy eye) </w:t>
      </w:r>
      <w:r w:rsidR="008F11CB">
        <w:t xml:space="preserve">is </w:t>
      </w:r>
      <w:r w:rsidR="00096BF1">
        <w:t xml:space="preserve">a cortical visual impairment </w:t>
      </w:r>
      <w:r w:rsidR="00644621">
        <w:t>characterised</w:t>
      </w:r>
      <w:r w:rsidR="00096BF1">
        <w:t xml:space="preserve"> clinically by unilateral or bilateral reduced visual acuity </w:t>
      </w:r>
      <w:r w:rsidR="00644621">
        <w:t>in</w:t>
      </w:r>
      <w:r w:rsidR="00096BF1">
        <w:t xml:space="preserve"> the absence of explanatory structural eye abnormalities. </w:t>
      </w:r>
      <w:r w:rsidR="004E491E">
        <w:t>It is the main cause of preventable childhood visual impairment</w:t>
      </w:r>
      <w:r w:rsidR="00AF46C4">
        <w:t xml:space="preserve"> (prevalence = </w:t>
      </w:r>
      <w:r w:rsidR="00487E32">
        <w:t>1.0 to 5.5</w:t>
      </w:r>
      <w:r w:rsidR="00AF46C4">
        <w:t>%)</w:t>
      </w:r>
      <w:r w:rsidR="007569E0">
        <w:t xml:space="preserve">, and a common cause of unilateral visual impairment in adults </w:t>
      </w:r>
      <w:r w:rsidR="007569E0">
        <w:fldChar w:fldCharType="begin"/>
      </w:r>
      <w:r w:rsidR="00485599">
        <w:instrText xml:space="preserve"> ADDIN ZOTERO_ITEM CSL_CITATION {"citationID":"o6cDymlj","properties":{"formattedCitation":"(Attebo {\\i{}et al.}, 1998; Cruz {\\i{}et al.}, 2023)","plainCitation":"(Attebo et al., 1998; Cruz et al., 2023)","noteIndex":0},"citationItems":[{"id":146,"uris":["http://zotero.org/users/local/3XapinHm/items/HQ4ZVCFT"],"itemData":{"id":146,"type":"article-journal","container-title":"Ophthalmology","DOI":"10.1016/S0161-6420(98)91862-0","ISSN":"01616420","issue":"1","journalAbbreviation":"Ophthalmology","language":"en","page":"154-159","source":"DOI.org (Crossref)","title":"Prevalence and causes of amblyopia in an adult population","volume":"105","author":[{"family":"Attebo","given":"Karin"},{"family":"Mitchell","given":"Paul"},{"family":"Cumming","given":"Robert"},{"family":"Smith","given":"Wayne"},{"family":"Jolly","given":"Neryla"},{"family":"Sparkes","given":"Robert"}],"issued":{"date-parts":[["1998",1]]}}},{"id":155,"uris":["http://zotero.org/users/local/3XapinHm/items/GJZEZYYV"],"itemData":{"id":155,"type":"article-journal","container-title":"Ophthalmology","DOI":"10.1016/j.ophtha.2022.11.003","ISSN":"01616420","issue":"3","journalAbbreviation":"Ophthalmology","language":"en","page":"P136-P178","source":"DOI.org (Crossref)","title":"Amblyopia Preferred Practice Pattern","volume":"130","author":[{"family":"Cruz","given":"Oscar A."},{"family":"Repka","given":"Michael X."},{"family":"Hercinovic","given":"Amra"},{"family":"Cotter","given":"Susan A."},{"family":"Lambert","given":"Scott R."},{"family":"Hutchinson","given":"Amy K."},{"family":"Sprunger","given":"Derek T."},{"family":"Morse","given":"Christie L."},{"family":"Wallace","given":"David K."}],"issued":{"date-parts":[["2023",3]]}}}],"schema":"https://github.com/citation-style-language/schema/raw/master/csl-citation.json"} </w:instrText>
      </w:r>
      <w:r w:rsidR="007569E0">
        <w:fldChar w:fldCharType="separate"/>
      </w:r>
      <w:r w:rsidR="00485599" w:rsidRPr="00485599">
        <w:rPr>
          <w:rFonts w:cs="Times New Roman"/>
          <w:kern w:val="0"/>
        </w:rPr>
        <w:t xml:space="preserve">(Attebo </w:t>
      </w:r>
      <w:r w:rsidR="00485599" w:rsidRPr="00485599">
        <w:rPr>
          <w:rFonts w:cs="Times New Roman"/>
          <w:i/>
          <w:iCs/>
          <w:kern w:val="0"/>
        </w:rPr>
        <w:t>et al.</w:t>
      </w:r>
      <w:r w:rsidR="00485599" w:rsidRPr="00485599">
        <w:rPr>
          <w:rFonts w:cs="Times New Roman"/>
          <w:kern w:val="0"/>
        </w:rPr>
        <w:t xml:space="preserve">, 1998; Cruz </w:t>
      </w:r>
      <w:r w:rsidR="00485599" w:rsidRPr="00485599">
        <w:rPr>
          <w:rFonts w:cs="Times New Roman"/>
          <w:i/>
          <w:iCs/>
          <w:kern w:val="0"/>
        </w:rPr>
        <w:t>et al.</w:t>
      </w:r>
      <w:r w:rsidR="00485599" w:rsidRPr="00485599">
        <w:rPr>
          <w:rFonts w:cs="Times New Roman"/>
          <w:kern w:val="0"/>
        </w:rPr>
        <w:t>, 2023)</w:t>
      </w:r>
      <w:r w:rsidR="007569E0">
        <w:fldChar w:fldCharType="end"/>
      </w:r>
      <w:r w:rsidR="006E0FE8">
        <w:t xml:space="preserve">. </w:t>
      </w:r>
      <w:r w:rsidR="0041238E">
        <w:t>The condition affects m</w:t>
      </w:r>
      <w:r w:rsidR="006E0FE8">
        <w:t>ales and females equally</w:t>
      </w:r>
      <w:r w:rsidR="00C541A9">
        <w:t>, is more common in children born prematurely</w:t>
      </w:r>
      <w:r w:rsidR="00D87C20">
        <w:t xml:space="preserve"> or with low birthweight for gestation age</w:t>
      </w:r>
      <w:r w:rsidR="00C541A9">
        <w:t xml:space="preserve">, </w:t>
      </w:r>
      <w:r w:rsidR="008228A4">
        <w:t>have a first degree relative with amblyopia, or have a neurodevelopmental condition</w:t>
      </w:r>
      <w:r w:rsidR="0085461E">
        <w:t xml:space="preserve"> </w:t>
      </w:r>
      <w:r w:rsidR="0085461E">
        <w:fldChar w:fldCharType="begin"/>
      </w:r>
      <w:r w:rsidR="0085461E">
        <w:instrText xml:space="preserve"> ADDIN ZOTERO_ITEM CSL_CITATION {"citationID":"vW19F0Ld","properties":{"formattedCitation":"(Williams {\\i{}et al.}, 2008)","plainCitation":"(Williams et al., 2008)","noteIndex":0},"citationItems":[{"id":40,"uris":["http://zotero.org/users/local/3XapinHm/items/YZGEU42K"],"itemData":{"id":40,"type":"article-journal","container-title":"British Journal of Ophthalmology","DOI":"10.1136/bjo.2007.134700","ISSN":"0007-1161","issue":"7","journalAbbreviation":"British Journal of Ophthalmology","language":"en","page":"959-964","source":"DOI.org (Crossref)","title":"Prevalence and risk factors for common vision problems in children: data from the ALSPAC study","title-short":"Prevalence and risk factors for common vision problems in children","volume":"92","author":[{"family":"Williams","given":"C"},{"family":"Northstone","given":"K"},{"family":"Howard","given":"M"},{"family":"Harvey","given":"I"},{"family":"Harrad","given":"R A"},{"family":"Sparrow","given":"J M"}],"issued":{"date-parts":[["2008",7,1]]}}}],"schema":"https://github.com/citation-style-language/schema/raw/master/csl-citation.json"} </w:instrText>
      </w:r>
      <w:r w:rsidR="0085461E">
        <w:fldChar w:fldCharType="separate"/>
      </w:r>
      <w:r w:rsidR="0085461E" w:rsidRPr="0085461E">
        <w:rPr>
          <w:rFonts w:cs="Times New Roman"/>
          <w:kern w:val="0"/>
        </w:rPr>
        <w:t xml:space="preserve">(Williams </w:t>
      </w:r>
      <w:r w:rsidR="0085461E" w:rsidRPr="0085461E">
        <w:rPr>
          <w:rFonts w:cs="Times New Roman"/>
          <w:i/>
          <w:iCs/>
          <w:kern w:val="0"/>
        </w:rPr>
        <w:t>et al.</w:t>
      </w:r>
      <w:r w:rsidR="0085461E" w:rsidRPr="0085461E">
        <w:rPr>
          <w:rFonts w:cs="Times New Roman"/>
          <w:kern w:val="0"/>
        </w:rPr>
        <w:t>, 2008)</w:t>
      </w:r>
      <w:r w:rsidR="0085461E">
        <w:fldChar w:fldCharType="end"/>
      </w:r>
      <w:r w:rsidR="008228A4">
        <w:t xml:space="preserve">. </w:t>
      </w:r>
      <w:r w:rsidR="00FE55C2">
        <w:t xml:space="preserve">Environmental risk factors include maternal smoking, substance </w:t>
      </w:r>
      <w:r w:rsidR="005A6073">
        <w:t>and/or alcohol use in pregnancy</w:t>
      </w:r>
      <w:r w:rsidR="00117252">
        <w:t xml:space="preserve"> </w:t>
      </w:r>
      <w:r w:rsidR="00117252">
        <w:fldChar w:fldCharType="begin"/>
      </w:r>
      <w:r w:rsidR="0085461E">
        <w:instrText xml:space="preserve"> ADDIN ZOTERO_ITEM CSL_CITATION {"citationID":"5yjgdkgk","properties":{"formattedCitation":"(Williams {\\i{}et al.}, 2008)","plainCitation":"(Williams et al., 2008)","noteIndex":0},"citationItems":[{"id":40,"uris":["http://zotero.org/users/local/3XapinHm/items/YZGEU42K"],"itemData":{"id":40,"type":"article-journal","container-title":"British Journal of Ophthalmology","DOI":"10.1136/bjo.2007.134700","ISSN":"0007-1161","issue":"7","journalAbbreviation":"British Journal of Ophthalmology","language":"en","page":"959-964","source":"DOI.org (Crossref)","title":"Prevalence and risk factors for common vision problems in children: data from the ALSPAC study","title-short":"Prevalence and risk factors for common vision problems in children","volume":"92","author":[{"family":"Williams","given":"C"},{"family":"Northstone","given":"K"},{"family":"Howard","given":"M"},{"family":"Harvey","given":"I"},{"family":"Harrad","given":"R A"},{"family":"Sparrow","given":"J M"}],"issued":{"date-parts":[["2008",7,1]]}}}],"schema":"https://github.com/citation-style-language/schema/raw/master/csl-citation.json"} </w:instrText>
      </w:r>
      <w:r w:rsidR="00117252">
        <w:fldChar w:fldCharType="separate"/>
      </w:r>
      <w:r w:rsidR="0085461E" w:rsidRPr="0085461E">
        <w:rPr>
          <w:rFonts w:cs="Times New Roman"/>
          <w:kern w:val="0"/>
        </w:rPr>
        <w:t xml:space="preserve">(Williams </w:t>
      </w:r>
      <w:r w:rsidR="0085461E" w:rsidRPr="0085461E">
        <w:rPr>
          <w:rFonts w:cs="Times New Roman"/>
          <w:i/>
          <w:iCs/>
          <w:kern w:val="0"/>
        </w:rPr>
        <w:t>et al.</w:t>
      </w:r>
      <w:r w:rsidR="0085461E" w:rsidRPr="0085461E">
        <w:rPr>
          <w:rFonts w:cs="Times New Roman"/>
          <w:kern w:val="0"/>
        </w:rPr>
        <w:t>, 2008)</w:t>
      </w:r>
      <w:r w:rsidR="00117252">
        <w:fldChar w:fldCharType="end"/>
      </w:r>
      <w:r w:rsidR="005A6073">
        <w:t xml:space="preserve">. </w:t>
      </w:r>
      <w:r w:rsidR="00177157">
        <w:t>Caused by of loss of vision through injury or disease to their fellow (“normal”) eye, p</w:t>
      </w:r>
      <w:r w:rsidR="006E6F88">
        <w:t>eople with amblyopia have</w:t>
      </w:r>
      <w:r w:rsidR="00446C07">
        <w:t xml:space="preserve"> increased risk of</w:t>
      </w:r>
      <w:r w:rsidR="006E6F88">
        <w:t xml:space="preserve"> bilateral visual impairment </w:t>
      </w:r>
      <w:r w:rsidR="000D3153">
        <w:t>over their lifetime</w:t>
      </w:r>
      <w:r w:rsidR="006E6F88">
        <w:t xml:space="preserve"> </w:t>
      </w:r>
      <w:r w:rsidR="00997227">
        <w:fldChar w:fldCharType="begin"/>
      </w:r>
      <w:r w:rsidR="00485599">
        <w:instrText xml:space="preserve"> ADDIN ZOTERO_ITEM CSL_CITATION {"citationID":"sYlW3jy3","properties":{"formattedCitation":"(Rahi {\\i{}et al.}, 2002)","plainCitation":"(Rahi et al., 2002)","noteIndex":0},"citationItems":[{"id":147,"uris":["http://zotero.org/users/local/3XapinHm/items/YES9Y357"],"itemData":{"id":147,"type":"article-journal","container-title":"The Lancet","DOI":"10.1016/S0140-6736(02)09782-9","ISSN":"01406736","issue":"9333","journalAbbreviation":"The Lancet","language":"en","page":"597-602","source":"DOI.org (Crossref)","title":"Risk, causes, and outcomes of visual impairment after loss of vision in the non-amblyopic eye: a population-based study","title-short":"Risk, causes, and outcomes of visual impairment after loss of vision in the non-amblyopic eye","volume":"360","author":[{"family":"Rahi","given":"Jugnoo S"},{"family":"Logan","given":"Stuart"},{"family":"Timms","given":"Christine"},{"family":"Russell-Eggitt","given":"Isabelle"},{"family":"Taylor","given":"David"}],"issued":{"date-parts":[["2002",8]]}}}],"schema":"https://github.com/citation-style-language/schema/raw/master/csl-citation.json"} </w:instrText>
      </w:r>
      <w:r w:rsidR="00997227">
        <w:fldChar w:fldCharType="separate"/>
      </w:r>
      <w:r w:rsidR="00485599" w:rsidRPr="00485599">
        <w:rPr>
          <w:rFonts w:cs="Times New Roman"/>
          <w:kern w:val="0"/>
        </w:rPr>
        <w:t xml:space="preserve">(Rahi </w:t>
      </w:r>
      <w:r w:rsidR="00485599" w:rsidRPr="00485599">
        <w:rPr>
          <w:rFonts w:cs="Times New Roman"/>
          <w:i/>
          <w:iCs/>
          <w:kern w:val="0"/>
        </w:rPr>
        <w:t>et al.</w:t>
      </w:r>
      <w:r w:rsidR="00485599" w:rsidRPr="00485599">
        <w:rPr>
          <w:rFonts w:cs="Times New Roman"/>
          <w:kern w:val="0"/>
        </w:rPr>
        <w:t>, 2002)</w:t>
      </w:r>
      <w:r w:rsidR="00997227">
        <w:fldChar w:fldCharType="end"/>
      </w:r>
      <w:r w:rsidR="006A5C7E">
        <w:t>.</w:t>
      </w:r>
      <w:r w:rsidR="005764A6">
        <w:t xml:space="preserve"> </w:t>
      </w:r>
    </w:p>
    <w:p w14:paraId="1368F237" w14:textId="5AF8698E" w:rsidR="002A0A82" w:rsidRDefault="006F62A4" w:rsidP="002A6670">
      <w:pPr>
        <w:spacing w:line="480" w:lineRule="auto"/>
      </w:pPr>
      <w:r>
        <w:t>Patching therapy has been the mainstay of treatment for Amblyopia for many decades</w:t>
      </w:r>
      <w:r w:rsidR="00015639">
        <w:t xml:space="preserve"> </w:t>
      </w:r>
      <w:r w:rsidR="00015639">
        <w:fldChar w:fldCharType="begin"/>
      </w:r>
      <w:r w:rsidR="00485599">
        <w:instrText xml:space="preserve"> ADDIN ZOTERO_ITEM CSL_CITATION {"citationID":"ilkKyO9L","properties":{"formattedCitation":"(Cruz {\\i{}et al.}, 2023)","plainCitation":"(Cruz et al., 2023)","noteIndex":0},"citationItems":[{"id":155,"uris":["http://zotero.org/users/local/3XapinHm/items/GJZEZYYV"],"itemData":{"id":155,"type":"article-journal","container-title":"Ophthalmology","DOI":"10.1016/j.ophtha.2022.11.003","ISSN":"01616420","issue":"3","journalAbbreviation":"Ophthalmology","language":"en","page":"P136-P178","source":"DOI.org (Crossref)","title":"Amblyopia Preferred Practice Pattern","volume":"130","author":[{"family":"Cruz","given":"Oscar A."},{"family":"Repka","given":"Michael X."},{"family":"Hercinovic","given":"Amra"},{"family":"Cotter","given":"Susan A."},{"family":"Lambert","given":"Scott R."},{"family":"Hutchinson","given":"Amy K."},{"family":"Sprunger","given":"Derek T."},{"family":"Morse","given":"Christie L."},{"family":"Wallace","given":"David K."}],"issued":{"date-parts":[["2023",3]]}}}],"schema":"https://github.com/citation-style-language/schema/raw/master/csl-citation.json"} </w:instrText>
      </w:r>
      <w:r w:rsidR="00015639">
        <w:fldChar w:fldCharType="separate"/>
      </w:r>
      <w:r w:rsidR="00485599" w:rsidRPr="00485599">
        <w:rPr>
          <w:rFonts w:cs="Times New Roman"/>
          <w:kern w:val="0"/>
        </w:rPr>
        <w:t xml:space="preserve">(Cruz </w:t>
      </w:r>
      <w:r w:rsidR="00485599" w:rsidRPr="00485599">
        <w:rPr>
          <w:rFonts w:cs="Times New Roman"/>
          <w:i/>
          <w:iCs/>
          <w:kern w:val="0"/>
        </w:rPr>
        <w:t>et al.</w:t>
      </w:r>
      <w:r w:rsidR="00485599" w:rsidRPr="00485599">
        <w:rPr>
          <w:rFonts w:cs="Times New Roman"/>
          <w:kern w:val="0"/>
        </w:rPr>
        <w:t>, 2023)</w:t>
      </w:r>
      <w:r w:rsidR="00015639">
        <w:fldChar w:fldCharType="end"/>
      </w:r>
      <w:r>
        <w:t>. However, f</w:t>
      </w:r>
      <w:r w:rsidR="00972EB0">
        <w:t>orty</w:t>
      </w:r>
      <w:r w:rsidR="004A67EB">
        <w:t xml:space="preserve"> percent</w:t>
      </w:r>
      <w:r w:rsidR="001F17E4" w:rsidRPr="001F17E4">
        <w:t xml:space="preserve"> </w:t>
      </w:r>
      <w:r w:rsidR="004A67EB">
        <w:t>(</w:t>
      </w:r>
      <w:r w:rsidR="00972EB0">
        <w:t>4</w:t>
      </w:r>
      <w:r w:rsidR="001F17E4" w:rsidRPr="001F17E4">
        <w:t>0%</w:t>
      </w:r>
      <w:r w:rsidR="004A67EB">
        <w:t>)</w:t>
      </w:r>
      <w:r w:rsidR="001F17E4" w:rsidRPr="001F17E4">
        <w:t xml:space="preserve"> of children have a greater than two</w:t>
      </w:r>
      <w:r w:rsidR="001F17E4">
        <w:t>-</w:t>
      </w:r>
      <w:r w:rsidR="001F17E4" w:rsidRPr="001F17E4">
        <w:t>line</w:t>
      </w:r>
      <w:r w:rsidR="001F17E4">
        <w:t xml:space="preserve"> </w:t>
      </w:r>
      <w:r w:rsidR="001F17E4" w:rsidRPr="001F17E4">
        <w:t>inter</w:t>
      </w:r>
      <w:r w:rsidR="001F17E4">
        <w:t>-</w:t>
      </w:r>
      <w:r w:rsidR="001F17E4" w:rsidRPr="001F17E4">
        <w:t xml:space="preserve">ocular visual acuity </w:t>
      </w:r>
      <w:r w:rsidR="001F17E4">
        <w:t xml:space="preserve">(VA) </w:t>
      </w:r>
      <w:r w:rsidR="001F17E4" w:rsidRPr="001F17E4">
        <w:t xml:space="preserve">difference </w:t>
      </w:r>
      <w:r w:rsidR="00015B5D">
        <w:t>at the end of therapy</w:t>
      </w:r>
      <w:r w:rsidR="007376FB">
        <w:t xml:space="preserve"> </w:t>
      </w:r>
      <w:r w:rsidR="007376FB">
        <w:fldChar w:fldCharType="begin"/>
      </w:r>
      <w:r w:rsidR="00485599">
        <w:instrText xml:space="preserve"> ADDIN ZOTERO_ITEM CSL_CITATION {"citationID":"RGs1urLo","properties":{"formattedCitation":"(Awan {\\i{}et al.}, 2010)","plainCitation":"(Awan et al., 2010)","noteIndex":0},"citationItems":[{"id":132,"uris":["http://zotero.org/users/local/3XapinHm/items/XSYCX65R"],"itemData":{"id":132,"type":"article-journal","container-title":"British Journal of Ophthalmology","DOI":"10.1136/bjo.2008.154674","ISSN":"0007-1161","issue":"8","journalAbbreviation":"British Journal of Ophthalmology","language":"en","page":"1007-1011","source":"DOI.org (Crossref)","title":"An audit of the outcome of amblyopia treatment: a retrospective analysis of 322 children","title-short":"An audit of the outcome of amblyopia treatment","volume":"94","author":[{"family":"Awan","given":"M."},{"family":"Proudlock","given":"F. A."},{"family":"Grosvenor","given":"D."},{"family":"Choudhuri","given":"I."},{"family":"Sarvanananthan","given":"N."},{"family":"Gottlob","given":"I."}],"issued":{"date-parts":[["2010",8,1]]}}}],"schema":"https://github.com/citation-style-language/schema/raw/master/csl-citation.json"} </w:instrText>
      </w:r>
      <w:r w:rsidR="007376FB">
        <w:fldChar w:fldCharType="separate"/>
      </w:r>
      <w:r w:rsidR="00485599" w:rsidRPr="00485599">
        <w:rPr>
          <w:rFonts w:cs="Times New Roman"/>
          <w:kern w:val="0"/>
        </w:rPr>
        <w:t xml:space="preserve">(Awan </w:t>
      </w:r>
      <w:r w:rsidR="00485599" w:rsidRPr="00485599">
        <w:rPr>
          <w:rFonts w:cs="Times New Roman"/>
          <w:i/>
          <w:iCs/>
          <w:kern w:val="0"/>
        </w:rPr>
        <w:t>et al.</w:t>
      </w:r>
      <w:r w:rsidR="00485599" w:rsidRPr="00485599">
        <w:rPr>
          <w:rFonts w:cs="Times New Roman"/>
          <w:kern w:val="0"/>
        </w:rPr>
        <w:t>, 2010)</w:t>
      </w:r>
      <w:r w:rsidR="007376FB">
        <w:fldChar w:fldCharType="end"/>
      </w:r>
      <w:r w:rsidR="001F17E4" w:rsidRPr="001F17E4">
        <w:t>. Results from invasive animal model studies</w:t>
      </w:r>
      <w:r w:rsidR="007376FB">
        <w:t xml:space="preserve"> </w:t>
      </w:r>
      <w:r w:rsidR="007376FB">
        <w:fldChar w:fldCharType="begin"/>
      </w:r>
      <w:r w:rsidR="00485599">
        <w:instrText xml:space="preserve"> ADDIN ZOTERO_ITEM CSL_CITATION {"citationID":"EfDpnaU1","properties":{"formattedCitation":"(Kiorpes, 2019)","plainCitation":"(Kiorpes, 2019)","noteIndex":0},"citationItems":[{"id":133,"uris":["http://zotero.org/users/local/3XapinHm/items/I4CR7NG4"],"itemData":{"id":133,"type":"article-journal","abstract":"Amblyopia is a sensory developmental disorder affecting as many as 4% of children around the world. While clinically identified as a reduction in visual acuity and disrupted binocular function, amblyopia affects many low- and high-level perceptual abilities. Research with nonhuman primate models has provided much needed insight into the natural history of amblyopia, its origins and sensitive periods, and the brain mechanisms that underly this disorder. Amblyopia results from abnormal binocular visual experience and impacts the structure and function of the visual pathways beginning at the level of the primary visual cortex (V1). However, there are multiple instances of abnormalities in areas beyond V1 that are not simply inherited from earlier stages of processing. The full constellation of deficits must be taken into consideration in order to understand the broad impact of amblyopia on visual and visual–motor function. The data generated from studies of animal models of the most common forms of amblyopia have provided indispensable insight into the disorder, which has significantly impacted clinical practice. It is expected that this translational impact will continue as ongoing research into the neural correlates of amblyopia provides guidance for novel therapeutic approaches.","container-title":"Proceedings of the National Academy of Sciences","DOI":"10.1073/pnas.1902285116","ISSN":"0027-8424, 1091-6490","issue":"52","journalAbbreviation":"Proc. Natl. Acad. Sci. U.S.A.","language":"en","page":"26217-26223","source":"DOI.org (Crossref)","title":"Understanding the development of amblyopia using macaque monkey models","volume":"116","author":[{"family":"Kiorpes","given":"Lynne"}],"issued":{"date-parts":[["2019",12,26]]}}}],"schema":"https://github.com/citation-style-language/schema/raw/master/csl-citation.json"} </w:instrText>
      </w:r>
      <w:r w:rsidR="007376FB">
        <w:fldChar w:fldCharType="separate"/>
      </w:r>
      <w:r w:rsidR="00485599">
        <w:rPr>
          <w:noProof/>
        </w:rPr>
        <w:t>(Kiorpes, 2019)</w:t>
      </w:r>
      <w:r w:rsidR="007376FB">
        <w:fldChar w:fldCharType="end"/>
      </w:r>
      <w:r w:rsidR="001F17E4" w:rsidRPr="001F17E4">
        <w:t>, and randomised control</w:t>
      </w:r>
      <w:r w:rsidR="00D75C57">
        <w:t>led</w:t>
      </w:r>
      <w:r w:rsidR="001F17E4" w:rsidRPr="001F17E4">
        <w:t xml:space="preserve"> trials of interventions for amblyopia</w:t>
      </w:r>
      <w:r w:rsidR="007376FB">
        <w:t xml:space="preserve"> </w:t>
      </w:r>
      <w:r w:rsidR="007376FB">
        <w:fldChar w:fldCharType="begin"/>
      </w:r>
      <w:r w:rsidR="00702783">
        <w:instrText xml:space="preserve"> ADDIN ZOTERO_ITEM CSL_CITATION {"citationID":"OLK41T2c","properties":{"formattedCitation":"(Scheiman {\\i{}et al.}, 2005)","plainCitation":"(Scheiman et al., 2005)","noteIndex":0},"citationItems":[{"id":135,"uris":["http://zotero.org/users/local/3XapinHm/items/AQ2SNNRS"],"itemData":{"id":135,"type":"article-journal","container-title":"Archives of Ophthalmology","DOI":"10.1001/archopht.123.4.437","ISSN":"0003-9950","issue":"4","journalAbbreviation":"Arch Ophthalmol","language":"en","page":"437","source":"DOI.org (Crossref)","title":"Randomized Trial of Treatment of Amblyopia in Children Aged 7 to 17 Years","volume":"123","author":[{"family":"Scheiman","given":"Mitchell"},{"family":"Hertle","given":"Richard"},{"family":"Beck","given":"Roy"},{"family":"Edwards","given":"Allison"},{"family":"Birch","given":"Eileen E."},{"family":"Cotter","given":"Susan A."},{"family":"Cruz","given":"Oscar A."},{"family":"Davitt","given":"Bradley"},{"family":"Donahue","given":"Sean"},{"family":"Holmes","given":"Jonathan M."},{"family":"Lyon","given":"Don W"},{"family":"Repka","given":"Michael X."},{"family":"Sala","given":"Nicholas A"},{"family":"Silbert","given":"David I"},{"family":"Suh","given":"Donny W"},{"family":"Tamkins","given":"Susanna"},{"literal":"PEDIG"}],"issued":{"date-parts":[["2005",4,1]]}},"label":"page"}],"schema":"https://github.com/citation-style-language/schema/raw/master/csl-citation.json"} </w:instrText>
      </w:r>
      <w:r w:rsidR="007376FB">
        <w:fldChar w:fldCharType="separate"/>
      </w:r>
      <w:r w:rsidR="00702783" w:rsidRPr="00702783">
        <w:rPr>
          <w:rFonts w:cs="Times New Roman"/>
          <w:kern w:val="0"/>
        </w:rPr>
        <w:t xml:space="preserve">(Scheiman </w:t>
      </w:r>
      <w:r w:rsidR="00702783" w:rsidRPr="00702783">
        <w:rPr>
          <w:rFonts w:cs="Times New Roman"/>
          <w:i/>
          <w:iCs/>
          <w:kern w:val="0"/>
        </w:rPr>
        <w:t>et al.</w:t>
      </w:r>
      <w:r w:rsidR="00702783" w:rsidRPr="00702783">
        <w:rPr>
          <w:rFonts w:cs="Times New Roman"/>
          <w:kern w:val="0"/>
        </w:rPr>
        <w:t>, 2005)</w:t>
      </w:r>
      <w:r w:rsidR="007376FB">
        <w:fldChar w:fldCharType="end"/>
      </w:r>
      <w:r w:rsidR="00B040FA">
        <w:t>,</w:t>
      </w:r>
      <w:r w:rsidR="001F17E4">
        <w:t xml:space="preserve"> </w:t>
      </w:r>
      <w:r w:rsidR="001F17E4" w:rsidRPr="001F17E4">
        <w:t xml:space="preserve">suggest there is a critical period for the successful management of amblyopia between ages 0 and approximately 7 to 12 years. Current practice in </w:t>
      </w:r>
      <w:r w:rsidR="0078694D">
        <w:t>the UK (and similar in many developed countries worldwide)</w:t>
      </w:r>
      <w:r w:rsidR="0078694D" w:rsidRPr="001F17E4">
        <w:t xml:space="preserve"> </w:t>
      </w:r>
      <w:r w:rsidR="001F17E4" w:rsidRPr="001F17E4">
        <w:t>is to identify cases with a population screening programme at age 4-5 years</w:t>
      </w:r>
      <w:r w:rsidR="001F17E4">
        <w:t xml:space="preserve"> </w:t>
      </w:r>
      <w:r w:rsidR="007376FB">
        <w:fldChar w:fldCharType="begin"/>
      </w:r>
      <w:r w:rsidR="00485599">
        <w:instrText xml:space="preserve"> ADDIN ZOTERO_ITEM CSL_CITATION {"citationID":"1jU30aPB","properties":{"formattedCitation":"(Solebo, Cumberland and Rahi, 2015)","plainCitation":"(Solebo, Cumberland and Rahi, 2015)","noteIndex":0},"citationItems":[{"id":136,"uris":["http://zotero.org/users/local/3XapinHm/items/QKCSUNZL"],"itemData":{"id":136,"type":"article-journal","container-title":"The Lancet","DOI":"10.1016/S0140-6736(14)60522-5","ISSN":"01406736","issue":"9984","journalAbbreviation":"The Lancet","language":"en","page":"2308-2319","source":"DOI.org (Crossref)","title":"Whole-population vision screening in children aged 4–5 years to detect amblyopia","volume":"385","author":[{"family":"Solebo","given":"Ameenat Lola"},{"family":"Cumberland","given":"Phillippa M"},{"family":"Rahi","given":"Jugnoo S"}],"issued":{"date-parts":[["2015",6]]}}}],"schema":"https://github.com/citation-style-language/schema/raw/master/csl-citation.json"} </w:instrText>
      </w:r>
      <w:r w:rsidR="007376FB">
        <w:fldChar w:fldCharType="separate"/>
      </w:r>
      <w:r w:rsidR="00485599">
        <w:rPr>
          <w:noProof/>
        </w:rPr>
        <w:t>(Solebo, Cumberland and Rahi, 2015)</w:t>
      </w:r>
      <w:r w:rsidR="007376FB">
        <w:fldChar w:fldCharType="end"/>
      </w:r>
      <w:r w:rsidR="001F17E4" w:rsidRPr="001F17E4">
        <w:t xml:space="preserve">, </w:t>
      </w:r>
      <w:r w:rsidR="001F17E4" w:rsidRPr="001F17E4">
        <w:lastRenderedPageBreak/>
        <w:t xml:space="preserve">leaving 2-3 years for amblyopia management before the earliest </w:t>
      </w:r>
      <w:r w:rsidR="0078694D">
        <w:t xml:space="preserve">proposed </w:t>
      </w:r>
      <w:r w:rsidR="001F17E4" w:rsidRPr="001F17E4">
        <w:t>end of the critical period of visual development.</w:t>
      </w:r>
      <w:r w:rsidR="009F7F10">
        <w:t xml:space="preserve"> </w:t>
      </w:r>
    </w:p>
    <w:p w14:paraId="64227292" w14:textId="2735D318" w:rsidR="00975682" w:rsidRDefault="0078694D" w:rsidP="002A6670">
      <w:pPr>
        <w:spacing w:line="480" w:lineRule="auto"/>
      </w:pPr>
      <w:r>
        <w:t>The literature on</w:t>
      </w:r>
      <w:r w:rsidR="001F17E4">
        <w:t xml:space="preserve"> why so many children do not achieve a less than 2-line interocular VA difference within this period</w:t>
      </w:r>
      <w:r>
        <w:t xml:space="preserve"> is inconclusive</w:t>
      </w:r>
      <w:r w:rsidR="001F17E4">
        <w:t xml:space="preserve">. The most persuasive hypothesis is that poor outcomes are driven by children unable to adhere to best practice therapies, which, unchanged since Victorian times, involve correction of refractive error with spectacles </w:t>
      </w:r>
      <w:r w:rsidR="00F63C32">
        <w:t>followed by</w:t>
      </w:r>
      <w:r w:rsidR="001F17E4">
        <w:t xml:space="preserve"> </w:t>
      </w:r>
      <w:r w:rsidR="00DB4569">
        <w:t>patching</w:t>
      </w:r>
      <w:r w:rsidR="001F17E4">
        <w:t xml:space="preserve"> </w:t>
      </w:r>
      <w:r w:rsidR="00F63C32">
        <w:t>therapy of the better seeing eye for 2 to 6 hours per day for</w:t>
      </w:r>
      <w:r w:rsidR="00D75C57">
        <w:t xml:space="preserve"> </w:t>
      </w:r>
      <w:r w:rsidR="004A525B">
        <w:t xml:space="preserve">18 </w:t>
      </w:r>
      <w:r w:rsidR="00F63C32">
        <w:t>months</w:t>
      </w:r>
      <w:r w:rsidR="004A525B">
        <w:t xml:space="preserve"> </w:t>
      </w:r>
      <w:r w:rsidR="004A525B">
        <w:fldChar w:fldCharType="begin"/>
      </w:r>
      <w:r w:rsidR="00485599">
        <w:instrText xml:space="preserve"> ADDIN ZOTERO_ITEM CSL_CITATION {"citationID":"7185gAjY","properties":{"formattedCitation":"(Awan {\\i{}et al.}, 2010)","plainCitation":"(Awan et al., 2010)","noteIndex":0},"citationItems":[{"id":132,"uris":["http://zotero.org/users/local/3XapinHm/items/XSYCX65R"],"itemData":{"id":132,"type":"article-journal","container-title":"British Journal of Ophthalmology","DOI":"10.1136/bjo.2008.154674","ISSN":"0007-1161","issue":"8","journalAbbreviation":"British Journal of Ophthalmology","language":"en","page":"1007-1011","source":"DOI.org (Crossref)","title":"An audit of the outcome of amblyopia treatment: a retrospective analysis of 322 children","title-short":"An audit of the outcome of amblyopia treatment","volume":"94","author":[{"family":"Awan","given":"M."},{"family":"Proudlock","given":"F. A."},{"family":"Grosvenor","given":"D."},{"family":"Choudhuri","given":"I."},{"family":"Sarvanananthan","given":"N."},{"family":"Gottlob","given":"I."}],"issued":{"date-parts":[["2010",8,1]]}}}],"schema":"https://github.com/citation-style-language/schema/raw/master/csl-citation.json"} </w:instrText>
      </w:r>
      <w:r w:rsidR="004A525B">
        <w:fldChar w:fldCharType="separate"/>
      </w:r>
      <w:r w:rsidR="00485599" w:rsidRPr="00485599">
        <w:rPr>
          <w:rFonts w:cs="Times New Roman"/>
          <w:kern w:val="0"/>
        </w:rPr>
        <w:t xml:space="preserve">(Awan </w:t>
      </w:r>
      <w:r w:rsidR="00485599" w:rsidRPr="00485599">
        <w:rPr>
          <w:rFonts w:cs="Times New Roman"/>
          <w:i/>
          <w:iCs/>
          <w:kern w:val="0"/>
        </w:rPr>
        <w:t>et al.</w:t>
      </w:r>
      <w:r w:rsidR="00485599" w:rsidRPr="00485599">
        <w:rPr>
          <w:rFonts w:cs="Times New Roman"/>
          <w:kern w:val="0"/>
        </w:rPr>
        <w:t>, 2010)</w:t>
      </w:r>
      <w:r w:rsidR="004A525B">
        <w:fldChar w:fldCharType="end"/>
      </w:r>
      <w:r w:rsidR="00F63C32">
        <w:t>.</w:t>
      </w:r>
      <w:r w:rsidR="006F62A4">
        <w:t xml:space="preserve"> </w:t>
      </w:r>
    </w:p>
    <w:p w14:paraId="45224A09" w14:textId="3201D379" w:rsidR="00D75C57" w:rsidRDefault="00975682" w:rsidP="002A6670">
      <w:pPr>
        <w:spacing w:line="480" w:lineRule="auto"/>
      </w:pPr>
      <w:r>
        <w:t>T</w:t>
      </w:r>
      <w:r w:rsidR="0078694D">
        <w:t xml:space="preserve">he timing and duration of patching has been the focus of many research studies and is still under </w:t>
      </w:r>
      <w:r w:rsidR="00A37B29">
        <w:t>scrutiny</w:t>
      </w:r>
      <w:r w:rsidR="0078694D">
        <w:t>.</w:t>
      </w:r>
      <w:r w:rsidR="00742913">
        <w:t xml:space="preserve"> </w:t>
      </w:r>
      <w:r w:rsidR="0078694D">
        <w:t>For example,</w:t>
      </w:r>
      <w:r w:rsidR="00742913">
        <w:t xml:space="preserve"> a </w:t>
      </w:r>
      <w:r w:rsidR="00EE5A3F">
        <w:t xml:space="preserve">recent </w:t>
      </w:r>
      <w:r w:rsidR="00742913">
        <w:t>large</w:t>
      </w:r>
      <w:r w:rsidR="00EE5A3F">
        <w:t xml:space="preserve"> RCT that</w:t>
      </w:r>
      <w:r w:rsidR="006F62A4">
        <w:t xml:space="preserve"> show</w:t>
      </w:r>
      <w:r w:rsidR="00EE5A3F">
        <w:t>ed</w:t>
      </w:r>
      <w:r w:rsidR="006F62A4">
        <w:t xml:space="preserve"> the benefits of early patching versus full optical correction</w:t>
      </w:r>
      <w:r w:rsidR="00BC677C">
        <w:t xml:space="preserve"> </w:t>
      </w:r>
      <w:r w:rsidR="00233964">
        <w:t>with</w:t>
      </w:r>
      <w:r w:rsidR="00BC677C">
        <w:t xml:space="preserve"> </w:t>
      </w:r>
      <w:r w:rsidR="00A763E4">
        <w:t>33% of children in the “early patching</w:t>
      </w:r>
      <w:r w:rsidR="00383FB3">
        <w:t>”</w:t>
      </w:r>
      <w:r w:rsidR="00A763E4">
        <w:t xml:space="preserve"> group </w:t>
      </w:r>
      <w:r w:rsidR="00383FB3">
        <w:t>not achiev</w:t>
      </w:r>
      <w:r w:rsidR="00233964">
        <w:t>ing</w:t>
      </w:r>
      <w:r w:rsidR="00383FB3">
        <w:t xml:space="preserve"> a less</w:t>
      </w:r>
      <w:r w:rsidR="00233964">
        <w:t>-</w:t>
      </w:r>
      <w:r w:rsidR="00383FB3">
        <w:t>than</w:t>
      </w:r>
      <w:r w:rsidR="00233964">
        <w:t>-</w:t>
      </w:r>
      <w:r w:rsidR="00383FB3">
        <w:t xml:space="preserve">2 line interocular VA difference during the </w:t>
      </w:r>
      <w:r w:rsidR="000E7D98">
        <w:t xml:space="preserve">24-week </w:t>
      </w:r>
      <w:r w:rsidR="00383FB3">
        <w:t>trial follow-up period</w:t>
      </w:r>
      <w:r w:rsidR="000604D5">
        <w:t xml:space="preserve"> </w:t>
      </w:r>
      <w:r w:rsidR="00CB3A88">
        <w:fldChar w:fldCharType="begin"/>
      </w:r>
      <w:r w:rsidR="0036748C">
        <w:instrText xml:space="preserve"> ADDIN ZOTERO_ITEM CSL_CITATION {"citationID":"QPOg4wst","properties":{"formattedCitation":"(Proudlock {\\i{}et al.}, 2024)","plainCitation":"(Proudlock et al., 2024)","noteIndex":0},"citationItems":[{"id":216,"uris":["http://zotero.org/users/local/3XapinHm/items/KSV9U64C"],"itemData":{"id":216,"type":"article-journal","container-title":"The Lancet","DOI":"10.1016/S0140-6736(23)02893-3","ISSN":"01406736","issue":"10438","journalAbbreviation":"The Lancet","language":"en","page":"1766-1778","source":"DOI.org (Crossref)","title":"Extended optical treatment versus early patching with an intensive patching regimen in children with amblyopia in Europe (EuPatch): a multicentre, randomised controlled trial","title-short":"Extended optical treatment versus early patching with an intensive patching regimen in children with amblyopia in Europe (EuPatch)","volume":"403","author":[{"family":"Proudlock","given":"Frank A"},{"family":"Hisaund","given":"Michael"},{"family":"Maconachie","given":"Gail"},{"family":"Papageorgiou","given":"Eleni"},{"family":"Manouchehrinia","given":"Ali"},{"family":"Dahlmann-Noor","given":"Annegret"},{"family":"Khandelwal","given":"Payal"},{"family":"Self","given":"Jay"},{"family":"Beisse","given":"Christina"},{"family":"Gottlob","given":"Irene"},{"family":"Mellors","given":"Ashleigh"},{"family":"Mallory","given":"Lucy"},{"family":"Teli","given":"Seema"},{"family":"Sheth","given":"Viral"},{"family":"Langmann","given":"Andrea"},{"family":"Bruce","given":"Alison"},{"family":"Smith","given":"Angie"},{"family":"Powell","given":"Christine"},{"family":"Cross","given":"Meriel"},{"family":"North","given":"Lorraine"},{"family":"Abbott","given":"Joseph"},{"family":"Mohan","given":"Meyyammai"},{"family":"Kafil-Hussain","given":"Namir"},{"family":"Joseph","given":"Annie"},{"family":"Webb","given":"Hilary"},{"family":"Redmill","given":"Brian"},{"family":"Lawler","given":"Carly"},{"family":"Sturm","given":"Veit"},{"family":"Purohit","given":"Ravi"},{"family":"Gupta","given":"Mohit"},{"family":"Elliott","given":"Sue"},{"family":"Mataftsi","given":"Asimina"},{"family":"Hamada","given":"Samer"},{"family":"Evans","given":"Megan"},{"family":"Hatebur","given":"Simone"},{"family":"Hussain","given":"Shazia"},{"family":"Orr","given":"Julie"},{"family":"Farooq","given":"Shegufta"},{"family":"Osborne","given":"Daniel"},{"family":"Begum","given":"Farzana"},{"family":"Crofts","given":"Catherine"},{"family":"Pausch","given":"Franziska"},{"family":"Gaugl","given":"Heike"},{"family":"Haug","given":"Jennifer"},{"family":"Jones","given":"Ruth"},{"family":"Steinmair","given":"Karin"},{"family":"Sharma","given":"Tina"},{"family":"Hillier","given":"Stephanie"},{"family":"Dent","given":"Michelle"},{"family":"Patel","given":"Selina"},{"family":"Lienhart","given":"Anna"},{"family":"Pennington","given":"Emma"},{"family":"Maymond","given":"Sian"},{"family":"Ludden","given":"Siobhán"},{"family":"Zafeiropoulos","given":"Parakevas"},{"family":"Asproudis","given":"Ioannis"},{"family":"Tsironi","given":"Evangelia"},{"family":"Scheitlin","given":"Caroline"},{"family":"Chauhan","given":"Monica"},{"family":"Toor","given":"Sonia"},{"family":"Bennett","given":"Carolyn"},{"family":"McPherson","given":"Charlie"},{"family":"Ramm","given":"Laura"},{"family":"Bibi","given":"Mashal"},{"family":"Hussain","given":"Hafsah"},{"family":"Samaddar","given":"Julie"},{"family":"Shinh","given":"Raadhika"},{"family":"Sarna","given":"Sachi"},{"family":"Amlani","given":"Kavita"},{"family":"Sauer","given":"Wiebke"},{"family":"Kurt","given":"Andrea"},{"family":"Chung-Crossley","given":"Jenny"},{"family":"Ashraf","given":"Nabila"},{"family":"Tailor","given":"Vijay"},{"family":"Stewart","given":"Catherine"}],"issued":{"date-parts":[["2024",5]]}}}],"schema":"https://github.com/citation-style-language/schema/raw/master/csl-citation.json"} </w:instrText>
      </w:r>
      <w:r w:rsidR="00CB3A88">
        <w:fldChar w:fldCharType="separate"/>
      </w:r>
      <w:r w:rsidR="0036748C" w:rsidRPr="0036748C">
        <w:rPr>
          <w:rFonts w:cs="Times New Roman"/>
          <w:kern w:val="0"/>
        </w:rPr>
        <w:t xml:space="preserve">(Proudlock </w:t>
      </w:r>
      <w:r w:rsidR="0036748C" w:rsidRPr="0036748C">
        <w:rPr>
          <w:rFonts w:cs="Times New Roman"/>
          <w:i/>
          <w:iCs/>
          <w:kern w:val="0"/>
        </w:rPr>
        <w:t>et al.</w:t>
      </w:r>
      <w:r w:rsidR="0036748C" w:rsidRPr="0036748C">
        <w:rPr>
          <w:rFonts w:cs="Times New Roman"/>
          <w:kern w:val="0"/>
        </w:rPr>
        <w:t>, 2024)</w:t>
      </w:r>
      <w:r w:rsidR="00CB3A88">
        <w:fldChar w:fldCharType="end"/>
      </w:r>
      <w:r w:rsidR="00CB3A88">
        <w:t xml:space="preserve">. </w:t>
      </w:r>
      <w:r w:rsidR="00F63C32">
        <w:t>Heat sensitive dose monitor studies have found that many children do not complete the full dose of therapy, and those that don’t are most likely to have an unfavourable outcome</w:t>
      </w:r>
      <w:r w:rsidR="0012696C">
        <w:t xml:space="preserve"> </w:t>
      </w:r>
      <w:r w:rsidR="0012696C">
        <w:fldChar w:fldCharType="begin"/>
      </w:r>
      <w:r w:rsidR="00485599">
        <w:instrText xml:space="preserve"> ADDIN ZOTERO_ITEM CSL_CITATION {"citationID":"uaqAi45M","properties":{"formattedCitation":"(Stewart {\\i{}et al.}, 2007, 2017)","plainCitation":"(Stewart et al., 2007, 2017)","noteIndex":0},"citationItems":[{"id":137,"uris":["http://zotero.org/users/local/3XapinHm/items/EV7Q3PLG"],"itemData":{"id":137,"type":"article-journal","container-title":"BMJ","DOI":"10.1136/bmj.39301.460150.55","ISSN":"0959-8138, 1756-1833","issue":"7622","journalAbbreviation":"BMJ","language":"en","page":"707","source":"DOI.org (Crossref)","title":"Objectively monitored patching regimens for treatment of amblyopia: randomised trial","title-short":"Objectively monitored patching regimens for treatment of amblyopia","volume":"335","author":[{"family":"Stewart","given":"Catherine E"},{"family":"Stephens","given":"David A"},{"family":"Fielder","given":"Alistair R"},{"family":"Moseley","given":"Merrick J"}],"issued":{"date-parts":[["2007",10,6]]}}},{"id":141,"uris":["http://zotero.org/users/local/3XapinHm/items/Y9WDNU98"],"itemData":{"id":141,"type":"article-journal","container-title":"Journal of American Association for Pediatric Ophthalmology and Strabismus","DOI":"10.1016/j.jaapos.2017.06.018","ISSN":"10918531","issue":"5","journalAbbreviation":"Journal of American Association for Pediatric Ophthalmology and Strabismus","language":"en","page":"402-406","source":"DOI.org (Crossref)","title":"Occlusion dose monitoring in amblyopia therapy: status, insights, and future directions","title-short":"Occlusion dose monitoring in amblyopia therapy","volume":"21","author":[{"family":"Stewart","given":"Catherine E."},{"family":"Moseley","given":"Merrick J."},{"family":"Georgiou","given":"Pantelis"},{"family":"Fielder","given":"Alistair R."}],"issued":{"date-parts":[["2017",10]]}}}],"schema":"https://github.com/citation-style-language/schema/raw/master/csl-citation.json"} </w:instrText>
      </w:r>
      <w:r w:rsidR="0012696C">
        <w:fldChar w:fldCharType="separate"/>
      </w:r>
      <w:r w:rsidR="00485599" w:rsidRPr="00485599">
        <w:rPr>
          <w:rFonts w:cs="Times New Roman"/>
          <w:kern w:val="0"/>
        </w:rPr>
        <w:t xml:space="preserve">(Stewart </w:t>
      </w:r>
      <w:r w:rsidR="00485599" w:rsidRPr="00485599">
        <w:rPr>
          <w:rFonts w:cs="Times New Roman"/>
          <w:i/>
          <w:iCs/>
          <w:kern w:val="0"/>
        </w:rPr>
        <w:t>et al.</w:t>
      </w:r>
      <w:r w:rsidR="00485599" w:rsidRPr="00485599">
        <w:rPr>
          <w:rFonts w:cs="Times New Roman"/>
          <w:kern w:val="0"/>
        </w:rPr>
        <w:t>, 2007, 2017)</w:t>
      </w:r>
      <w:r w:rsidR="0012696C">
        <w:fldChar w:fldCharType="end"/>
      </w:r>
      <w:r w:rsidR="00F63C32">
        <w:t>.</w:t>
      </w:r>
      <w:r w:rsidR="00D8666D">
        <w:t xml:space="preserve"> </w:t>
      </w:r>
      <w:r w:rsidR="00F63C32">
        <w:t xml:space="preserve">Recent advances in binocular stimulation therapies have not been shown to be superior to </w:t>
      </w:r>
      <w:r w:rsidR="00EE41A1">
        <w:t>patching</w:t>
      </w:r>
      <w:r w:rsidR="00F63C32">
        <w:t xml:space="preserve"> therapy</w:t>
      </w:r>
      <w:r w:rsidR="00A050BD">
        <w:t xml:space="preserve"> </w:t>
      </w:r>
      <w:r w:rsidR="00D92D22">
        <w:fldChar w:fldCharType="begin"/>
      </w:r>
      <w:r w:rsidR="00B33163">
        <w:instrText xml:space="preserve"> ADDIN ZOTERO_ITEM CSL_CITATION {"citationID":"e635wluw","properties":{"formattedCitation":"(Pineles {\\i{}et al.}, 2020; Tailor {\\i{}et al.}, 2022; Tsani {\\i{}et al.}, 2024)","plainCitation":"(Pineles et al., 2020; Tailor et al., 2022; Tsani et al., 2024)","noteIndex":0},"citationItems":[{"id":144,"uris":["http://zotero.org/users/local/3XapinHm/items/T3F42XSU"],"itemData":{"id":144,"type":"article-journal","container-title":"Ophthalmology","DOI":"10.1016/j.ophtha.2019.08.024","ISSN":"01616420","issue":"2","journalAbbreviation":"Ophthalmology","language":"en","page":"261-272","source":"DOI.org (Crossref)","title":"Binocular Treatment of Amblyopia","volume":"127","author":[{"family":"Pineles","given":"Stacy L."},{"family":"Aakalu","given":"Vinay K."},{"family":"Hutchinson","given":"Amy K."},{"family":"Galvin","given":"Jennifer A."},{"family":"Heidary","given":"Gena"},{"family":"Binenbaum","given":"Gil"},{"family":"VanderVeen","given":"Deborah K."},{"family":"Lambert","given":"Scott R."}],"issued":{"date-parts":[["2020",2]]}}},{"id":255,"uris":["http://zotero.org/users/local/3XapinHm/items/GUGDCI8N"],"itemData":{"id":255,"type":"article-journal","container-title":"Cochrane Database of Systematic Reviews","DOI":"10.1002/14651858.CD011347.pub3","ISSN":"14651858","issue":"3","language":"en","source":"DOI.org (Crossref)","title":"Binocular versus standard occlusion or blurring treatment for unilateral amblyopia in children aged three to eight years","URL":"http://doi.wiley.com/10.1002/14651858.CD011347.pub3","volume":"2022","editor":[{"literal":"Cochrane Eyes and Vision Group"}],"author":[{"family":"Tailor","given":"Vijay"},{"family":"Ludden","given":"Siobhan"},{"family":"Bossi","given":"Manuela"},{"family":"Bunce","given":"Catey"},{"family":"Greenwood","given":"John A"},{"family":"Dahlmann-Noor","given":"Annegret"}],"accessed":{"date-parts":[["2025",1,26]]},"issued":{"date-parts":[["2022",2,7]]}}},{"id":254,"uris":["http://zotero.org/users/local/3XapinHm/items/S8BMR55L"],"itemData":{"id":254,"type":"article-journal","container-title":"International Ophthalmology","DOI":"10.1007/s10792-024-03259-7","ISSN":"1573-2630","issue":"1","journalAbbreviation":"Int Ophthalmol","language":"en","page":"362","source":"DOI.org (Crossref)","title":"Binocular treatment for amblyopia: a systematic review","title-short":"Binocular treatment for amblyopia","volume":"44","author":[{"family":"Tsani","given":"Zoi"},{"family":"Ioannopoulos","given":"Dimitrios"},{"family":"Androudi","given":"Sofia"},{"family":"Dardiotis","given":"Efthimios"},{"family":"Papageorgiou","given":"Eleni"}],"issued":{"date-parts":[["2024",9,2]]}}}],"schema":"https://github.com/citation-style-language/schema/raw/master/csl-citation.json"} </w:instrText>
      </w:r>
      <w:r w:rsidR="00D92D22">
        <w:fldChar w:fldCharType="separate"/>
      </w:r>
      <w:r w:rsidR="00B33163" w:rsidRPr="00B33163">
        <w:rPr>
          <w:rFonts w:cs="Times New Roman"/>
          <w:kern w:val="0"/>
        </w:rPr>
        <w:t xml:space="preserve">(Pineles </w:t>
      </w:r>
      <w:r w:rsidR="00B33163" w:rsidRPr="00B33163">
        <w:rPr>
          <w:rFonts w:cs="Times New Roman"/>
          <w:i/>
          <w:iCs/>
          <w:kern w:val="0"/>
        </w:rPr>
        <w:t>et al.</w:t>
      </w:r>
      <w:r w:rsidR="00B33163" w:rsidRPr="00B33163">
        <w:rPr>
          <w:rFonts w:cs="Times New Roman"/>
          <w:kern w:val="0"/>
        </w:rPr>
        <w:t xml:space="preserve">, 2020; Tailor </w:t>
      </w:r>
      <w:r w:rsidR="00B33163" w:rsidRPr="00B33163">
        <w:rPr>
          <w:rFonts w:cs="Times New Roman"/>
          <w:i/>
          <w:iCs/>
          <w:kern w:val="0"/>
        </w:rPr>
        <w:t>et al.</w:t>
      </w:r>
      <w:r w:rsidR="00B33163" w:rsidRPr="00B33163">
        <w:rPr>
          <w:rFonts w:cs="Times New Roman"/>
          <w:kern w:val="0"/>
        </w:rPr>
        <w:t xml:space="preserve">, 2022; Tsani </w:t>
      </w:r>
      <w:r w:rsidR="00B33163" w:rsidRPr="00B33163">
        <w:rPr>
          <w:rFonts w:cs="Times New Roman"/>
          <w:i/>
          <w:iCs/>
          <w:kern w:val="0"/>
        </w:rPr>
        <w:t>et al.</w:t>
      </w:r>
      <w:r w:rsidR="00B33163" w:rsidRPr="00B33163">
        <w:rPr>
          <w:rFonts w:cs="Times New Roman"/>
          <w:kern w:val="0"/>
        </w:rPr>
        <w:t>, 2024)</w:t>
      </w:r>
      <w:r w:rsidR="00D92D22">
        <w:fldChar w:fldCharType="end"/>
      </w:r>
      <w:r w:rsidR="00F63C32">
        <w:t xml:space="preserve"> and, with reliance on expensive technology, will likely increase health inequality</w:t>
      </w:r>
      <w:r w:rsidR="00FC4DF4">
        <w:t>.</w:t>
      </w:r>
      <w:r w:rsidR="006F62A4">
        <w:t xml:space="preserve"> </w:t>
      </w:r>
      <w:r w:rsidR="00FC4DF4">
        <w:t xml:space="preserve">Additionally, they </w:t>
      </w:r>
      <w:r w:rsidR="006F62A4">
        <w:t>limit the activities that children can undertake whilst having the therapy</w:t>
      </w:r>
      <w:r w:rsidR="00A37B29">
        <w:t xml:space="preserve">. </w:t>
      </w:r>
    </w:p>
    <w:p w14:paraId="42D036A2" w14:textId="773A7419" w:rsidR="00766716" w:rsidRDefault="006F62A4" w:rsidP="001F17E4">
      <w:pPr>
        <w:spacing w:line="480" w:lineRule="auto"/>
      </w:pPr>
      <w:r>
        <w:t>It seems likely that</w:t>
      </w:r>
      <w:r w:rsidR="00D75C57">
        <w:t xml:space="preserve"> </w:t>
      </w:r>
      <w:r w:rsidR="00274789">
        <w:t xml:space="preserve">a </w:t>
      </w:r>
      <w:r w:rsidR="00A37B29">
        <w:t xml:space="preserve">key </w:t>
      </w:r>
      <w:r w:rsidR="00DB313C">
        <w:t>component</w:t>
      </w:r>
      <w:r w:rsidR="00A37B29">
        <w:t xml:space="preserve"> of</w:t>
      </w:r>
      <w:r w:rsidR="00F63C32">
        <w:t xml:space="preserve"> improving outcomes for the population of people with amblyopia is to improve</w:t>
      </w:r>
      <w:r w:rsidR="00044F4B">
        <w:t xml:space="preserve"> adherence to</w:t>
      </w:r>
      <w:r w:rsidR="00F63C32">
        <w:t xml:space="preserve"> current best practice.</w:t>
      </w:r>
      <w:r w:rsidR="00A76C26">
        <w:t xml:space="preserve"> Dean </w:t>
      </w:r>
      <w:r w:rsidR="00A76C26" w:rsidRPr="00283A52">
        <w:rPr>
          <w:i/>
          <w:iCs/>
        </w:rPr>
        <w:t>et al.</w:t>
      </w:r>
      <w:r w:rsidR="00A76C26">
        <w:rPr>
          <w:i/>
          <w:iCs/>
        </w:rPr>
        <w:t xml:space="preserve"> (20</w:t>
      </w:r>
      <w:r w:rsidR="00812322">
        <w:rPr>
          <w:i/>
          <w:iCs/>
        </w:rPr>
        <w:t>1</w:t>
      </w:r>
      <w:r w:rsidR="00C13295">
        <w:rPr>
          <w:i/>
          <w:iCs/>
        </w:rPr>
        <w:t>6</w:t>
      </w:r>
      <w:r w:rsidR="00A76C26">
        <w:rPr>
          <w:i/>
          <w:iCs/>
        </w:rPr>
        <w:t>)</w:t>
      </w:r>
      <w:r w:rsidR="00A76C26">
        <w:t xml:space="preserve">, published a review of </w:t>
      </w:r>
      <w:r w:rsidR="00812322">
        <w:t>9</w:t>
      </w:r>
      <w:r w:rsidR="00A76C26">
        <w:t xml:space="preserve"> studies examining interventions to improve </w:t>
      </w:r>
      <w:r w:rsidR="00A76C26">
        <w:lastRenderedPageBreak/>
        <w:t>adherence to patching therapy</w:t>
      </w:r>
      <w:r w:rsidR="00812322">
        <w:t xml:space="preserve"> </w:t>
      </w:r>
      <w:r w:rsidR="00DB7FD0">
        <w:fldChar w:fldCharType="begin"/>
      </w:r>
      <w:r w:rsidR="00485599">
        <w:instrText xml:space="preserve"> ADDIN ZOTERO_ITEM CSL_CITATION {"citationID":"QF35lFWR","properties":{"formattedCitation":"(Dean, Povey and Reeves, 2016)","plainCitation":"(Dean, Povey and Reeves, 2016)","noteIndex":0},"citationItems":[{"id":149,"uris":["http://zotero.org/users/local/3XapinHm/items/D8QAMSYJ"],"itemData":{"id":149,"type":"article-journal","container-title":"British Journal of Ophthalmology","DOI":"10.1136/bjophthalmol-2015-307340","ISSN":"0007-1161, 1468-2079","issue":"2","journalAbbreviation":"Br J Ophthalmol","language":"en","page":"159-165","source":"DOI.org (Crossref)","title":"Assessing interventions to increase compliance to patching treatment in children with amblyopia: a systematic review and meta-analysis","title-short":"Assessing interventions to increase compliance to patching treatment in children with amblyopia","volume":"100","author":[{"family":"Dean","given":"Sarah Elizabeth"},{"family":"Povey","given":"Rachel Clare"},{"family":"Reeves","given":"Jessica"}],"issued":{"date-parts":[["2016",2]]}}}],"schema":"https://github.com/citation-style-language/schema/raw/master/csl-citation.json"} </w:instrText>
      </w:r>
      <w:r w:rsidR="00DB7FD0">
        <w:fldChar w:fldCharType="separate"/>
      </w:r>
      <w:r w:rsidR="00485599">
        <w:rPr>
          <w:noProof/>
        </w:rPr>
        <w:t>(Dean, Povey and Reeves, 2016)</w:t>
      </w:r>
      <w:r w:rsidR="00DB7FD0">
        <w:fldChar w:fldCharType="end"/>
      </w:r>
      <w:r w:rsidR="007778F1">
        <w:t xml:space="preserve">. </w:t>
      </w:r>
      <w:r w:rsidR="002C47FD">
        <w:t xml:space="preserve">They found educational information for parents and carers appeared most effective at improving self-reported </w:t>
      </w:r>
      <w:r w:rsidR="00D42C93">
        <w:t xml:space="preserve">adherence to patching. Amending the patching protocol (for example, by recommending </w:t>
      </w:r>
      <w:r w:rsidR="00C66690">
        <w:t xml:space="preserve">breaking the patching </w:t>
      </w:r>
      <w:r w:rsidR="00A86425">
        <w:t>dose into two session per day</w:t>
      </w:r>
      <w:r w:rsidR="00960A89">
        <w:t>) and</w:t>
      </w:r>
      <w:r w:rsidR="00A86425">
        <w:t xml:space="preserve"> forcing children to wear the patch (</w:t>
      </w:r>
      <w:r w:rsidR="00E952E1">
        <w:t xml:space="preserve">e.g. </w:t>
      </w:r>
      <w:r w:rsidR="00A37B29">
        <w:t>forcibly fixing</w:t>
      </w:r>
      <w:r w:rsidR="00E952E1">
        <w:t xml:space="preserve"> the patch to the face</w:t>
      </w:r>
      <w:r w:rsidR="00A37B29">
        <w:t xml:space="preserve"> with glue</w:t>
      </w:r>
      <w:r w:rsidR="00E952E1">
        <w:t>)</w:t>
      </w:r>
      <w:r w:rsidR="00AF435F">
        <w:t xml:space="preserve"> did not appear effective.</w:t>
      </w:r>
      <w:r w:rsidR="007D7F7F">
        <w:t xml:space="preserve"> In the time since this review there have been theoretical and technical advances that </w:t>
      </w:r>
      <w:r w:rsidR="00A37B29">
        <w:t>could potentially assist</w:t>
      </w:r>
      <w:r w:rsidR="007D7F7F">
        <w:t xml:space="preserve"> </w:t>
      </w:r>
      <w:r w:rsidR="00A37B29">
        <w:t xml:space="preserve">in </w:t>
      </w:r>
      <w:r w:rsidR="007D7F7F">
        <w:t>address</w:t>
      </w:r>
      <w:r w:rsidR="00A37B29">
        <w:t>ing</w:t>
      </w:r>
      <w:r w:rsidR="007D7F7F">
        <w:t xml:space="preserve"> the problem of adherence to </w:t>
      </w:r>
      <w:r w:rsidR="00EE41A1">
        <w:t>patching</w:t>
      </w:r>
      <w:r w:rsidR="007D7F7F">
        <w:t xml:space="preserve"> therapy. </w:t>
      </w:r>
      <w:r w:rsidR="00A42634">
        <w:t xml:space="preserve">Firstly, methods to involve children and stakeholders in the development of </w:t>
      </w:r>
      <w:r w:rsidR="00AF2A06">
        <w:t>healthcare interventions (for example</w:t>
      </w:r>
      <w:r w:rsidR="00C22FF6">
        <w:t>,</w:t>
      </w:r>
      <w:r w:rsidR="00AF2A06">
        <w:t xml:space="preserve"> the Person-Based Approach</w:t>
      </w:r>
      <w:r w:rsidR="00A37B29">
        <w:t>)</w:t>
      </w:r>
      <w:r w:rsidR="00AF2A06">
        <w:t xml:space="preserve"> </w:t>
      </w:r>
      <w:r w:rsidR="002C77CC">
        <w:fldChar w:fldCharType="begin"/>
      </w:r>
      <w:r w:rsidR="00485599">
        <w:instrText xml:space="preserve"> ADDIN ZOTERO_ITEM CSL_CITATION {"citationID":"L01ua7k3","properties":{"formattedCitation":"(Yardley, Ainsworth, {\\i{}et al.}, 2015; Yardley, Morrison, {\\i{}et al.}, 2015)","plainCitation":"(Yardley, Ainsworth, et al., 2015; Yardley, Morrison, et al., 2015)","noteIndex":0},"citationItems":[{"id":151,"uris":["http://zotero.org/users/local/3XapinHm/items/ZCQTDF4F"],"itemData":{"id":151,"type":"article-journal","container-title":"Pilot and Feasibility Studies","DOI":"10.1186/s40814-015-0033-z","ISSN":"2055-5784","issue":"1","journalAbbreviation":"Pilot Feasibility Stud","language":"en","page":"37","source":"DOI.org (Crossref)","title":"The person-based approach to enhancing the acceptability and feasibility of interventions","volume":"1","author":[{"family":"Yardley","given":"Lucy"},{"family":"Ainsworth","given":"Ben"},{"family":"Arden-Close","given":"Emily"},{"family":"Muller","given":"Ingrid"}],"issued":{"date-parts":[["2015",12]]}}},{"id":153,"uris":["http://zotero.org/users/local/3XapinHm/items/2G2RJPER"],"itemData":{"id":153,"type":"article-journal","container-title":"Journal of Medical Internet Research","DOI":"10.2196/jmir.4055","ISSN":"1438-8871","issue":"1","journalAbbreviation":"J Med Internet Res","language":"en","page":"e30","source":"DOI.org (Crossref)","title":"The Person-Based Approach to Intervention Development: Application to Digital Health-Related Behavior Change Interventions","title-short":"The Person-Based Approach to Intervention Development","volume":"17","author":[{"family":"Yardley","given":"Lucy"},{"family":"Morrison","given":"Leanne"},{"family":"Bradbury","given":"Katherine"},{"family":"Muller","given":"Ingrid"}],"issued":{"date-parts":[["2015",1,30]]}}}],"schema":"https://github.com/citation-style-language/schema/raw/master/csl-citation.json"} </w:instrText>
      </w:r>
      <w:r w:rsidR="002C77CC">
        <w:fldChar w:fldCharType="separate"/>
      </w:r>
      <w:r w:rsidR="00485599" w:rsidRPr="00485599">
        <w:rPr>
          <w:rFonts w:cs="Times New Roman"/>
          <w:kern w:val="0"/>
        </w:rPr>
        <w:t xml:space="preserve">(Yardley, Ainsworth, </w:t>
      </w:r>
      <w:r w:rsidR="00485599" w:rsidRPr="00485599">
        <w:rPr>
          <w:rFonts w:cs="Times New Roman"/>
          <w:i/>
          <w:iCs/>
          <w:kern w:val="0"/>
        </w:rPr>
        <w:t>et al.</w:t>
      </w:r>
      <w:r w:rsidR="00485599" w:rsidRPr="00485599">
        <w:rPr>
          <w:rFonts w:cs="Times New Roman"/>
          <w:kern w:val="0"/>
        </w:rPr>
        <w:t xml:space="preserve">, 2015; Yardley, Morrison, </w:t>
      </w:r>
      <w:r w:rsidR="00485599" w:rsidRPr="00485599">
        <w:rPr>
          <w:rFonts w:cs="Times New Roman"/>
          <w:i/>
          <w:iCs/>
          <w:kern w:val="0"/>
        </w:rPr>
        <w:t>et al.</w:t>
      </w:r>
      <w:r w:rsidR="00485599" w:rsidRPr="00485599">
        <w:rPr>
          <w:rFonts w:cs="Times New Roman"/>
          <w:kern w:val="0"/>
        </w:rPr>
        <w:t>, 2015)</w:t>
      </w:r>
      <w:r w:rsidR="002C77CC">
        <w:fldChar w:fldCharType="end"/>
      </w:r>
      <w:r w:rsidR="00C22FF6">
        <w:t>)</w:t>
      </w:r>
      <w:r w:rsidR="0052474E">
        <w:t xml:space="preserve"> </w:t>
      </w:r>
      <w:r w:rsidR="006129AE">
        <w:t xml:space="preserve">provide a framework </w:t>
      </w:r>
      <w:r w:rsidR="00160F0D">
        <w:t xml:space="preserve">identify what is important to various stakeholders and synthesize </w:t>
      </w:r>
      <w:r w:rsidR="006129AE">
        <w:t xml:space="preserve">their values into practical </w:t>
      </w:r>
      <w:r w:rsidR="002F2039">
        <w:t xml:space="preserve">solutions to clinical problems. </w:t>
      </w:r>
      <w:r w:rsidR="00AB742A">
        <w:t>S</w:t>
      </w:r>
      <w:r w:rsidR="002F2039">
        <w:t>econdly, wide</w:t>
      </w:r>
      <w:r w:rsidR="00E80174">
        <w:t xml:space="preserve"> access to internet, smartphones and communication technology</w:t>
      </w:r>
      <w:r w:rsidR="002F2039">
        <w:t xml:space="preserve"> </w:t>
      </w:r>
      <w:r w:rsidR="00E80174">
        <w:t>p</w:t>
      </w:r>
      <w:r w:rsidR="002F2039">
        <w:t>rovides platform</w:t>
      </w:r>
      <w:r w:rsidR="00E80174">
        <w:t>s to communicate with patients and</w:t>
      </w:r>
      <w:r w:rsidR="002F2039">
        <w:t xml:space="preserve"> </w:t>
      </w:r>
      <w:r w:rsidR="00787DCC">
        <w:t>develop engaging education interventions</w:t>
      </w:r>
      <w:r w:rsidR="00E80174">
        <w:t xml:space="preserve"> that was</w:t>
      </w:r>
      <w:r w:rsidR="00787DCC">
        <w:t xml:space="preserve"> previously not possible.</w:t>
      </w:r>
    </w:p>
    <w:p w14:paraId="5F79855A" w14:textId="09099613" w:rsidR="00F63C32" w:rsidRDefault="00793388" w:rsidP="001F17E4">
      <w:pPr>
        <w:spacing w:line="480" w:lineRule="auto"/>
      </w:pPr>
      <w:r>
        <w:t xml:space="preserve">Here, we use </w:t>
      </w:r>
      <w:r w:rsidR="00A37B29">
        <w:t xml:space="preserve">an easy access online survey of all stakeholders </w:t>
      </w:r>
      <w:r w:rsidR="000C60CA">
        <w:t>to</w:t>
      </w:r>
      <w:r>
        <w:t xml:space="preserve"> gain </w:t>
      </w:r>
      <w:r w:rsidR="00A37B29">
        <w:t xml:space="preserve">a </w:t>
      </w:r>
      <w:r>
        <w:t xml:space="preserve">greater understanding of their experience of </w:t>
      </w:r>
      <w:r w:rsidR="00EE41A1">
        <w:t>patching</w:t>
      </w:r>
      <w:r>
        <w:t xml:space="preserve"> therapy</w:t>
      </w:r>
      <w:r w:rsidR="00A37B29">
        <w:t xml:space="preserve"> in the real-world outside of a clinical study environment</w:t>
      </w:r>
      <w:r>
        <w:t>.</w:t>
      </w:r>
      <w:r w:rsidR="00F63C32">
        <w:t xml:space="preserve"> There are multiple stakeholders and groups involved in a child’s </w:t>
      </w:r>
      <w:r w:rsidR="00EE41A1">
        <w:t>patching</w:t>
      </w:r>
      <w:r w:rsidR="00F63C32">
        <w:t xml:space="preserve"> therapy, each with a different lens and experience of patching. </w:t>
      </w:r>
      <w:r w:rsidR="0075760A">
        <w:t>In this study we explore the reported barriers to and facilitators of adherence with patching therapy</w:t>
      </w:r>
      <w:r w:rsidR="00945CBE">
        <w:t>. We</w:t>
      </w:r>
      <w:r w:rsidR="0096033D">
        <w:t xml:space="preserve"> then, for the first time,</w:t>
      </w:r>
      <w:r w:rsidR="0075760A">
        <w:t xml:space="preserve"> explore the differences in these opinions between different stakeholder groups. </w:t>
      </w:r>
      <w:r w:rsidR="00D8666D">
        <w:t xml:space="preserve">A theoretical model </w:t>
      </w:r>
      <w:r w:rsidR="00836EB0">
        <w:t xml:space="preserve">of what’s important to each stakeholder group could inform </w:t>
      </w:r>
      <w:r w:rsidR="00C31576">
        <w:t>clinicians’</w:t>
      </w:r>
      <w:r w:rsidR="00836EB0">
        <w:t xml:space="preserve"> </w:t>
      </w:r>
      <w:r w:rsidR="00A37B29">
        <w:t>management of</w:t>
      </w:r>
      <w:r w:rsidR="00836EB0">
        <w:t xml:space="preserve"> patients and their families, guide policy</w:t>
      </w:r>
      <w:r w:rsidR="00A37B29">
        <w:t xml:space="preserve">, support evidence for research and development of novel interventions </w:t>
      </w:r>
      <w:r w:rsidR="00A37B29">
        <w:lastRenderedPageBreak/>
        <w:t>exploiting advances in technology and inform the development of complex healthcare interventions</w:t>
      </w:r>
      <w:r w:rsidR="00836EB0">
        <w:t>.</w:t>
      </w:r>
      <w:r w:rsidR="00BD7394">
        <w:t xml:space="preserve"> </w:t>
      </w:r>
    </w:p>
    <w:p w14:paraId="0C22F3C4" w14:textId="3A7A5492" w:rsidR="00BD7394" w:rsidRDefault="00BD7394" w:rsidP="001F17E4">
      <w:pPr>
        <w:spacing w:line="480" w:lineRule="auto"/>
        <w:rPr>
          <w:b/>
          <w:bCs/>
        </w:rPr>
      </w:pPr>
    </w:p>
    <w:p w14:paraId="0497ADFE" w14:textId="4BB22FB7" w:rsidR="00BD7394" w:rsidRDefault="00BD7394" w:rsidP="001F17E4">
      <w:pPr>
        <w:spacing w:line="480" w:lineRule="auto"/>
        <w:rPr>
          <w:b/>
          <w:bCs/>
        </w:rPr>
      </w:pPr>
      <w:r>
        <w:rPr>
          <w:b/>
          <w:bCs/>
        </w:rPr>
        <w:t>Methods</w:t>
      </w:r>
    </w:p>
    <w:p w14:paraId="0B66B0D9" w14:textId="2B8DEF1B" w:rsidR="009068EE" w:rsidRDefault="009068EE" w:rsidP="001F17E4">
      <w:pPr>
        <w:spacing w:line="480" w:lineRule="auto"/>
      </w:pPr>
      <w:r>
        <w:t>T</w:t>
      </w:r>
      <w:r w:rsidRPr="008B6DF3">
        <w:t>he study was reviewed by Leicester South NHS Research Ethics Committee (reference number: 16/EM/0418).</w:t>
      </w:r>
      <w:r>
        <w:t xml:space="preserve"> </w:t>
      </w:r>
      <w:r w:rsidR="008F2F9C">
        <w:t xml:space="preserve">The study did not require participants give written informed consent because it did not collect personal identifiable data. </w:t>
      </w:r>
    </w:p>
    <w:p w14:paraId="429C3D71" w14:textId="63C15C0D" w:rsidR="00D27356" w:rsidRDefault="00B7748F" w:rsidP="001F17E4">
      <w:pPr>
        <w:spacing w:line="480" w:lineRule="auto"/>
      </w:pPr>
      <w:r>
        <w:t>We developed a questionnaire in collaboration with patients</w:t>
      </w:r>
      <w:r w:rsidR="00A34099">
        <w:t xml:space="preserve">, their parents / carers, </w:t>
      </w:r>
      <w:r w:rsidR="00D04287">
        <w:t>and stakeholders</w:t>
      </w:r>
      <w:r>
        <w:t xml:space="preserve"> before </w:t>
      </w:r>
      <w:r w:rsidR="00287745">
        <w:t xml:space="preserve">administering it to </w:t>
      </w:r>
      <w:r w:rsidR="005F505B">
        <w:t>various professionals, patients and families</w:t>
      </w:r>
      <w:r w:rsidR="004B2104">
        <w:t xml:space="preserve"> online</w:t>
      </w:r>
      <w:r w:rsidR="001E001E">
        <w:t xml:space="preserve">. </w:t>
      </w:r>
      <w:r w:rsidR="00537ABE">
        <w:t xml:space="preserve">Our research team, comprising </w:t>
      </w:r>
      <w:r w:rsidR="00BB5D79">
        <w:t>UK clinical professionals (orthoptists and ophthalmologists)</w:t>
      </w:r>
      <w:r w:rsidR="00537ABE">
        <w:t xml:space="preserve"> completed a search of the literature to identify </w:t>
      </w:r>
      <w:r>
        <w:t xml:space="preserve">facilitators and barriers to </w:t>
      </w:r>
      <w:r w:rsidR="00EE41A1">
        <w:t>patching</w:t>
      </w:r>
      <w:r>
        <w:t xml:space="preserve"> therapy adherence.</w:t>
      </w:r>
      <w:r w:rsidR="00D05CE5">
        <w:t xml:space="preserve"> Using our clinical expertise and findings from the literature review, we developed a first draft of the questionnaire.</w:t>
      </w:r>
      <w:r w:rsidR="006C4E7A">
        <w:t xml:space="preserve"> We held meetings with</w:t>
      </w:r>
      <w:r w:rsidR="000B2223">
        <w:t xml:space="preserve"> members of</w:t>
      </w:r>
      <w:r w:rsidR="00BB5D79">
        <w:t xml:space="preserve"> </w:t>
      </w:r>
      <w:r w:rsidR="000B2223">
        <w:t xml:space="preserve">our local Patient and Public </w:t>
      </w:r>
      <w:r w:rsidR="00436318">
        <w:t>Involvement</w:t>
      </w:r>
      <w:r w:rsidR="000B2223">
        <w:t xml:space="preserve"> and Engagement (PPIE) groups </w:t>
      </w:r>
      <w:r w:rsidR="00194215">
        <w:t>including</w:t>
      </w:r>
      <w:r w:rsidR="000B2223">
        <w:t xml:space="preserve"> </w:t>
      </w:r>
      <w:r w:rsidR="00227C84" w:rsidRPr="00227C84">
        <w:t xml:space="preserve">8 parents and </w:t>
      </w:r>
      <w:r w:rsidR="00194215">
        <w:t xml:space="preserve">their </w:t>
      </w:r>
      <w:r w:rsidR="00227C84" w:rsidRPr="00227C84">
        <w:t>6 children</w:t>
      </w:r>
      <w:r w:rsidR="003C61AD">
        <w:t xml:space="preserve"> between ages 5 and 18 years</w:t>
      </w:r>
      <w:r w:rsidR="00227C84" w:rsidRPr="00227C84">
        <w:t>, 5 clinicians and a patient group advocate</w:t>
      </w:r>
      <w:r w:rsidR="000B2223">
        <w:t xml:space="preserve"> </w:t>
      </w:r>
      <w:r w:rsidR="006C4E7A">
        <w:t xml:space="preserve">to </w:t>
      </w:r>
      <w:r w:rsidR="00096239">
        <w:t>refine the</w:t>
      </w:r>
      <w:r w:rsidR="006C4E7A">
        <w:t xml:space="preserve"> content </w:t>
      </w:r>
      <w:r w:rsidR="00096239">
        <w:t xml:space="preserve">(themes) </w:t>
      </w:r>
      <w:r w:rsidR="006C4E7A">
        <w:t>of the questionnaires and the wording of individual questions</w:t>
      </w:r>
      <w:r w:rsidR="00BB5D79">
        <w:t>.</w:t>
      </w:r>
      <w:r w:rsidR="000475BD">
        <w:t xml:space="preserve"> </w:t>
      </w:r>
      <w:r w:rsidR="00C552CC">
        <w:t>Changes to the questionnaire through our PPIE work included</w:t>
      </w:r>
      <w:r w:rsidR="00D27356">
        <w:t>:</w:t>
      </w:r>
    </w:p>
    <w:p w14:paraId="766919DA" w14:textId="0BF5582F" w:rsidR="00D27356" w:rsidRDefault="00C552CC" w:rsidP="00FA71C4">
      <w:pPr>
        <w:pStyle w:val="ListParagraph"/>
        <w:numPr>
          <w:ilvl w:val="0"/>
          <w:numId w:val="5"/>
        </w:numPr>
        <w:spacing w:line="480" w:lineRule="auto"/>
      </w:pPr>
      <w:r>
        <w:t xml:space="preserve"> introduction of additional branching to tailor the questionnaire </w:t>
      </w:r>
      <w:r w:rsidR="00B747C4">
        <w:t xml:space="preserve">based on the </w:t>
      </w:r>
      <w:r w:rsidR="00663103">
        <w:t>respondents’</w:t>
      </w:r>
      <w:r w:rsidR="00B747C4">
        <w:t xml:space="preserve"> previous answers, </w:t>
      </w:r>
    </w:p>
    <w:p w14:paraId="4ACCB3C7" w14:textId="77777777" w:rsidR="00D27356" w:rsidRDefault="001A1B2E" w:rsidP="00FA71C4">
      <w:pPr>
        <w:pStyle w:val="ListParagraph"/>
        <w:numPr>
          <w:ilvl w:val="0"/>
          <w:numId w:val="5"/>
        </w:numPr>
        <w:spacing w:line="480" w:lineRule="auto"/>
      </w:pPr>
      <w:r>
        <w:t xml:space="preserve">re-wording </w:t>
      </w:r>
      <w:r w:rsidR="00A63F95">
        <w:t xml:space="preserve">of some questions into more widely understood (lay) language, and </w:t>
      </w:r>
    </w:p>
    <w:p w14:paraId="6011FA33" w14:textId="0FA2D3CD" w:rsidR="00D27356" w:rsidRDefault="00A63F95" w:rsidP="00FA71C4">
      <w:pPr>
        <w:pStyle w:val="ListParagraph"/>
        <w:numPr>
          <w:ilvl w:val="0"/>
          <w:numId w:val="5"/>
        </w:numPr>
        <w:spacing w:line="480" w:lineRule="auto"/>
      </w:pPr>
      <w:r>
        <w:lastRenderedPageBreak/>
        <w:t>removal of some questions</w:t>
      </w:r>
      <w:r w:rsidR="00D27356">
        <w:t xml:space="preserve"> to reduce the time taken to complete the questionnaire.</w:t>
      </w:r>
      <w:r w:rsidR="00B04A52">
        <w:t xml:space="preserve"> </w:t>
      </w:r>
    </w:p>
    <w:p w14:paraId="00482A00" w14:textId="41EC299A" w:rsidR="00BD7394" w:rsidRDefault="00096239" w:rsidP="00D27356">
      <w:pPr>
        <w:spacing w:line="480" w:lineRule="auto"/>
      </w:pPr>
      <w:r>
        <w:t>The final questionnaire asked</w:t>
      </w:r>
      <w:r w:rsidR="00BB5D79">
        <w:t xml:space="preserve"> </w:t>
      </w:r>
      <w:r>
        <w:t>e</w:t>
      </w:r>
      <w:r w:rsidR="00BB5D79">
        <w:t xml:space="preserve">ach participant group (parents, teachers, previous </w:t>
      </w:r>
      <w:r w:rsidR="00F52B0F">
        <w:t>patients,</w:t>
      </w:r>
      <w:r w:rsidR="00BB5D79">
        <w:t xml:space="preserve"> and current patients) questions under the following themes:</w:t>
      </w:r>
    </w:p>
    <w:p w14:paraId="7DA5E4A3" w14:textId="5310C515" w:rsidR="00BB5D79" w:rsidRDefault="00823754" w:rsidP="00BB5D79">
      <w:pPr>
        <w:pStyle w:val="ListParagraph"/>
        <w:numPr>
          <w:ilvl w:val="0"/>
          <w:numId w:val="1"/>
        </w:numPr>
        <w:spacing w:line="480" w:lineRule="auto"/>
      </w:pPr>
      <w:r>
        <w:t>When and where is best to wear the patch?</w:t>
      </w:r>
    </w:p>
    <w:p w14:paraId="1507E461" w14:textId="6D075EFF" w:rsidR="00823754" w:rsidRDefault="00823754" w:rsidP="00BB5D79">
      <w:pPr>
        <w:pStyle w:val="ListParagraph"/>
        <w:numPr>
          <w:ilvl w:val="0"/>
          <w:numId w:val="1"/>
        </w:numPr>
        <w:spacing w:line="480" w:lineRule="auto"/>
      </w:pPr>
      <w:r>
        <w:t>Which type of patch is best to wear?</w:t>
      </w:r>
    </w:p>
    <w:p w14:paraId="429EA56D" w14:textId="6D60E927" w:rsidR="00823754" w:rsidRPr="00823754" w:rsidRDefault="00823754" w:rsidP="00823754">
      <w:pPr>
        <w:pStyle w:val="ListParagraph"/>
        <w:numPr>
          <w:ilvl w:val="0"/>
          <w:numId w:val="1"/>
        </w:numPr>
        <w:spacing w:line="480" w:lineRule="auto"/>
      </w:pPr>
      <w:r>
        <w:t>What are the barriers and facilitators to wearing the patch?</w:t>
      </w:r>
    </w:p>
    <w:p w14:paraId="6065EDEE" w14:textId="48F527AA" w:rsidR="004A67EB" w:rsidRDefault="004A67EB" w:rsidP="00BB5D79">
      <w:pPr>
        <w:spacing w:line="480" w:lineRule="auto"/>
      </w:pPr>
      <w:r>
        <w:t>Questions</w:t>
      </w:r>
      <w:r w:rsidR="00BB5D79">
        <w:t xml:space="preserve"> were worded differently for each stakeholder group</w:t>
      </w:r>
      <w:r w:rsidR="00606390">
        <w:t xml:space="preserve"> using a branching method and </w:t>
      </w:r>
      <w:r w:rsidR="00BB5D79">
        <w:t>according to expected reading ability</w:t>
      </w:r>
      <w:r w:rsidR="008711A0">
        <w:t xml:space="preserve"> (full list of questions available in Table S1</w:t>
      </w:r>
      <w:r w:rsidR="00BD0969">
        <w:t>-5</w:t>
      </w:r>
      <w:r w:rsidR="008711A0">
        <w:t>)</w:t>
      </w:r>
      <w:r w:rsidR="00BB5D79">
        <w:t xml:space="preserve">. The questionnaire was advertised online </w:t>
      </w:r>
      <w:r w:rsidR="00E345C3">
        <w:t xml:space="preserve">through broad social media network dissemination, </w:t>
      </w:r>
      <w:r w:rsidR="00BB5D79">
        <w:t>by professional bod</w:t>
      </w:r>
      <w:r w:rsidR="00E345C3">
        <w:t>y online and print communications</w:t>
      </w:r>
      <w:r w:rsidR="00BB5D79">
        <w:t xml:space="preserve">, </w:t>
      </w:r>
      <w:r w:rsidR="00E345C3">
        <w:t xml:space="preserve">through </w:t>
      </w:r>
      <w:r w:rsidR="00BB5D79">
        <w:t>patient support charitie</w:t>
      </w:r>
      <w:r>
        <w:t>s,</w:t>
      </w:r>
      <w:r w:rsidR="001F18C5">
        <w:t xml:space="preserve"> and</w:t>
      </w:r>
      <w:r>
        <w:t xml:space="preserve"> clinician and research professionals through social media</w:t>
      </w:r>
      <w:r w:rsidR="00E345C3">
        <w:t xml:space="preserve"> and various online web resources including a national email listserv platform</w:t>
      </w:r>
      <w:r w:rsidR="006801FA">
        <w:t>. We use descriptive analysis to present participant’s responses.</w:t>
      </w:r>
    </w:p>
    <w:p w14:paraId="2123616F" w14:textId="77777777" w:rsidR="00FA73D0" w:rsidRDefault="00FA73D0" w:rsidP="00BB5D79">
      <w:pPr>
        <w:spacing w:line="480" w:lineRule="auto"/>
      </w:pPr>
    </w:p>
    <w:p w14:paraId="0DE0FE18" w14:textId="417CB331" w:rsidR="004A67EB" w:rsidRDefault="004A67EB" w:rsidP="00D4752B">
      <w:pPr>
        <w:spacing w:before="0" w:after="0" w:line="480" w:lineRule="auto"/>
        <w:rPr>
          <w:b/>
          <w:bCs/>
        </w:rPr>
      </w:pPr>
      <w:r>
        <w:rPr>
          <w:b/>
          <w:bCs/>
        </w:rPr>
        <w:t>Results</w:t>
      </w:r>
    </w:p>
    <w:p w14:paraId="59B158C3" w14:textId="0141BDA3" w:rsidR="005F7AE0" w:rsidRDefault="00884F85" w:rsidP="00DD166F">
      <w:pPr>
        <w:spacing w:after="0" w:line="480" w:lineRule="auto"/>
      </w:pPr>
      <w:r>
        <w:rPr>
          <w:i/>
          <w:iCs/>
        </w:rPr>
        <w:t>Demographics</w:t>
      </w:r>
      <w:r>
        <w:rPr>
          <w:i/>
          <w:iCs/>
        </w:rPr>
        <w:br/>
      </w:r>
      <w:r w:rsidR="00927A78">
        <w:t xml:space="preserve">We had </w:t>
      </w:r>
      <w:r w:rsidR="00241CF1">
        <w:t>631</w:t>
      </w:r>
      <w:r w:rsidR="008D0E2E">
        <w:t xml:space="preserve"> </w:t>
      </w:r>
      <w:r w:rsidR="00927A78">
        <w:t>responses</w:t>
      </w:r>
      <w:r w:rsidR="00EE5D8B">
        <w:t xml:space="preserve"> to</w:t>
      </w:r>
      <w:r w:rsidR="008D0E2E">
        <w:t xml:space="preserve"> the survey</w:t>
      </w:r>
      <w:r w:rsidR="00606390">
        <w:t xml:space="preserve"> comprising</w:t>
      </w:r>
      <w:r w:rsidR="00C42BDB">
        <w:t xml:space="preserve"> of</w:t>
      </w:r>
      <w:r w:rsidR="00606390">
        <w:t xml:space="preserve"> </w:t>
      </w:r>
      <w:r w:rsidR="00155296">
        <w:t xml:space="preserve">259 health professionals, </w:t>
      </w:r>
      <w:r w:rsidR="005D351A">
        <w:t>213 parents/carers,</w:t>
      </w:r>
      <w:r w:rsidR="008D0E2E">
        <w:t xml:space="preserve"> </w:t>
      </w:r>
      <w:r w:rsidR="009944EB">
        <w:t xml:space="preserve">82 </w:t>
      </w:r>
      <w:r w:rsidR="00E345C3">
        <w:t>adults who patched as a child</w:t>
      </w:r>
      <w:r w:rsidR="009944EB">
        <w:t>,</w:t>
      </w:r>
      <w:r w:rsidR="00FF35EC">
        <w:t xml:space="preserve"> 28 under 18</w:t>
      </w:r>
      <w:r w:rsidR="00E345C3">
        <w:t>’s</w:t>
      </w:r>
      <w:r w:rsidR="001A1E3F">
        <w:t xml:space="preserve"> </w:t>
      </w:r>
      <w:r w:rsidR="00E345C3">
        <w:t>who had previously patched</w:t>
      </w:r>
      <w:r w:rsidR="00FF35EC">
        <w:t>,</w:t>
      </w:r>
      <w:r w:rsidR="009944EB">
        <w:t xml:space="preserve"> </w:t>
      </w:r>
      <w:r w:rsidR="0046703A">
        <w:t xml:space="preserve">7 teachers, </w:t>
      </w:r>
      <w:r w:rsidR="0024200E">
        <w:t xml:space="preserve">and </w:t>
      </w:r>
      <w:r w:rsidR="00670D3C">
        <w:t xml:space="preserve">42 respondents </w:t>
      </w:r>
      <w:r w:rsidR="00D02949">
        <w:t>who</w:t>
      </w:r>
      <w:r w:rsidR="00670D3C">
        <w:t xml:space="preserve"> fitted into more than one category.</w:t>
      </w:r>
      <w:r w:rsidR="001A1E3F">
        <w:t xml:space="preserve"> Participants that fitted into multiple categories were excluded from </w:t>
      </w:r>
      <w:r w:rsidR="00E345C3">
        <w:t>the subgroup</w:t>
      </w:r>
      <w:r w:rsidR="001A1E3F">
        <w:t xml:space="preserve"> analysis.</w:t>
      </w:r>
      <w:r w:rsidR="00B8624A">
        <w:t xml:space="preserve"> </w:t>
      </w:r>
      <w:r w:rsidR="000A4DBB">
        <w:t>Most participants (n=</w:t>
      </w:r>
      <w:r w:rsidR="00B8624A">
        <w:t>40</w:t>
      </w:r>
      <w:r w:rsidR="007C41E7">
        <w:t>8</w:t>
      </w:r>
      <w:r w:rsidR="000A4DBB">
        <w:t xml:space="preserve">, </w:t>
      </w:r>
      <w:r w:rsidR="00B61267">
        <w:t>6</w:t>
      </w:r>
      <w:r w:rsidR="007C41E7">
        <w:t>5</w:t>
      </w:r>
      <w:r w:rsidR="00B61267">
        <w:t>%</w:t>
      </w:r>
      <w:r w:rsidR="000A4DBB">
        <w:t>)</w:t>
      </w:r>
      <w:r w:rsidR="00B61267">
        <w:t xml:space="preserve"> currently live in the UK</w:t>
      </w:r>
      <w:r w:rsidR="008F7800">
        <w:t xml:space="preserve"> with </w:t>
      </w:r>
      <w:r w:rsidR="00E345C3">
        <w:t xml:space="preserve">others </w:t>
      </w:r>
      <w:r w:rsidR="00E345C3">
        <w:lastRenderedPageBreak/>
        <w:t>reporting their home country as;</w:t>
      </w:r>
      <w:r w:rsidR="00023B32">
        <w:t xml:space="preserve"> United States </w:t>
      </w:r>
      <w:r w:rsidR="00604054">
        <w:t xml:space="preserve">of America </w:t>
      </w:r>
      <w:r w:rsidR="00023B32">
        <w:t>(n=</w:t>
      </w:r>
      <w:r w:rsidR="008A0934">
        <w:t>7</w:t>
      </w:r>
      <w:r w:rsidR="00831351">
        <w:t>4</w:t>
      </w:r>
      <w:r w:rsidR="008A0934">
        <w:t xml:space="preserve">), France (n=71), </w:t>
      </w:r>
      <w:r w:rsidR="006C2B44">
        <w:t xml:space="preserve">Canada (n=14), </w:t>
      </w:r>
      <w:r w:rsidR="008A0934">
        <w:t>Australia (n=13), Germany (</w:t>
      </w:r>
      <w:r w:rsidR="00095379">
        <w:t>n=</w:t>
      </w:r>
      <w:r w:rsidR="00781C7E">
        <w:t>12),</w:t>
      </w:r>
      <w:r w:rsidR="00095379">
        <w:t xml:space="preserve"> Republic of Ireland (n=7)</w:t>
      </w:r>
      <w:r w:rsidR="00781C7E">
        <w:t xml:space="preserve"> and </w:t>
      </w:r>
      <w:r w:rsidR="00612E32">
        <w:t>2</w:t>
      </w:r>
      <w:r w:rsidR="006C6ABD">
        <w:t>3</w:t>
      </w:r>
      <w:r w:rsidR="002611B1">
        <w:t xml:space="preserve"> other countries</w:t>
      </w:r>
      <w:r w:rsidR="00AD3964">
        <w:t xml:space="preserve"> with </w:t>
      </w:r>
      <w:r w:rsidR="00095379">
        <w:t>3</w:t>
      </w:r>
      <w:r w:rsidR="00812AEA">
        <w:t xml:space="preserve"> </w:t>
      </w:r>
      <w:r w:rsidR="006C2B44">
        <w:t xml:space="preserve">or fewer </w:t>
      </w:r>
      <w:r w:rsidR="00812AEA">
        <w:t xml:space="preserve">respondents </w:t>
      </w:r>
      <w:r w:rsidR="002611B1">
        <w:t>(</w:t>
      </w:r>
      <w:r w:rsidR="005F7AE0">
        <w:fldChar w:fldCharType="begin"/>
      </w:r>
      <w:r w:rsidR="005F7AE0">
        <w:instrText xml:space="preserve"> REF _Ref162533913 \h </w:instrText>
      </w:r>
      <w:r w:rsidR="005F7AE0">
        <w:fldChar w:fldCharType="separate"/>
      </w:r>
      <w:r w:rsidR="00C926BC">
        <w:t xml:space="preserve">Figure </w:t>
      </w:r>
      <w:r w:rsidR="00C926BC">
        <w:rPr>
          <w:noProof/>
        </w:rPr>
        <w:t>1</w:t>
      </w:r>
      <w:r w:rsidR="005F7AE0">
        <w:fldChar w:fldCharType="end"/>
      </w:r>
      <w:r w:rsidR="002611B1">
        <w:t>).</w:t>
      </w:r>
    </w:p>
    <w:p w14:paraId="42B4D921" w14:textId="1FC056B5" w:rsidR="00DE55FA" w:rsidRDefault="00DE55FA" w:rsidP="005F7AE0">
      <w:pPr>
        <w:pStyle w:val="Caption"/>
      </w:pPr>
      <w:bookmarkStart w:id="0" w:name="_Ref162533913"/>
      <w:r>
        <w:rPr>
          <w:noProof/>
        </w:rPr>
        <w:drawing>
          <wp:inline distT="0" distB="0" distL="0" distR="0" wp14:anchorId="30CB12BB" wp14:editId="25C0E6FF">
            <wp:extent cx="3492164" cy="2247326"/>
            <wp:effectExtent l="0" t="0" r="635" b="635"/>
            <wp:docPr id="333775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775475" name="Picture 333775475"/>
                    <pic:cNvPicPr/>
                  </pic:nvPicPr>
                  <pic:blipFill rotWithShape="1">
                    <a:blip r:embed="rId9">
                      <a:extLst>
                        <a:ext uri="{28A0092B-C50C-407E-A947-70E740481C1C}">
                          <a14:useLocalDpi xmlns:a14="http://schemas.microsoft.com/office/drawing/2010/main" val="0"/>
                        </a:ext>
                      </a:extLst>
                    </a:blip>
                    <a:srcRect l="24989" t="20998" r="14079" b="23371"/>
                    <a:stretch/>
                  </pic:blipFill>
                  <pic:spPr bwMode="auto">
                    <a:xfrm>
                      <a:off x="0" y="0"/>
                      <a:ext cx="3492294" cy="2247409"/>
                    </a:xfrm>
                    <a:prstGeom prst="rect">
                      <a:avLst/>
                    </a:prstGeom>
                    <a:ln>
                      <a:noFill/>
                    </a:ln>
                    <a:extLst>
                      <a:ext uri="{53640926-AAD7-44D8-BBD7-CCE9431645EC}">
                        <a14:shadowObscured xmlns:a14="http://schemas.microsoft.com/office/drawing/2010/main"/>
                      </a:ext>
                    </a:extLst>
                  </pic:spPr>
                </pic:pic>
              </a:graphicData>
            </a:graphic>
          </wp:inline>
        </w:drawing>
      </w:r>
    </w:p>
    <w:p w14:paraId="0561EB32" w14:textId="3D933B88" w:rsidR="00DD166F" w:rsidRPr="00DD166F" w:rsidRDefault="005F7AE0" w:rsidP="008209B8">
      <w:pPr>
        <w:pStyle w:val="Caption"/>
      </w:pPr>
      <w:r>
        <w:t xml:space="preserve">Figure </w:t>
      </w:r>
      <w:r>
        <w:fldChar w:fldCharType="begin"/>
      </w:r>
      <w:r>
        <w:instrText>SEQ Figure \* ARABIC</w:instrText>
      </w:r>
      <w:r>
        <w:fldChar w:fldCharType="separate"/>
      </w:r>
      <w:r w:rsidR="0021678A">
        <w:rPr>
          <w:noProof/>
        </w:rPr>
        <w:t>1</w:t>
      </w:r>
      <w:r>
        <w:fldChar w:fldCharType="end"/>
      </w:r>
      <w:bookmarkEnd w:id="0"/>
      <w:r>
        <w:t xml:space="preserve"> - Word cloud: frequency of respondent’s country of residence excluding United Kingdom.</w:t>
      </w:r>
      <w:r w:rsidR="008C72AE">
        <w:t xml:space="preserve"> A larger word indicates greater frequency</w:t>
      </w:r>
    </w:p>
    <w:p w14:paraId="7C8CE2BA" w14:textId="5214C053" w:rsidR="00D0530D" w:rsidRDefault="006801FA" w:rsidP="00D4752B">
      <w:pPr>
        <w:spacing w:line="480" w:lineRule="auto"/>
      </w:pPr>
      <w:r>
        <w:rPr>
          <w:i/>
          <w:iCs/>
        </w:rPr>
        <w:t>Where and when is best to wear the patch?</w:t>
      </w:r>
      <w:r>
        <w:br/>
      </w:r>
      <w:r w:rsidR="00B934CB">
        <w:t xml:space="preserve">Health professionals, past patients, and parents or carers were asked whether they thought patching at home or school was </w:t>
      </w:r>
      <w:r w:rsidR="00E345C3">
        <w:t xml:space="preserve">more successful </w:t>
      </w:r>
      <w:r w:rsidR="081E3BC5">
        <w:t>(</w:t>
      </w:r>
      <w:r w:rsidR="006C7830">
        <w:fldChar w:fldCharType="begin"/>
      </w:r>
      <w:r w:rsidR="006C7830">
        <w:instrText xml:space="preserve"> REF _Ref189216402 \h </w:instrText>
      </w:r>
      <w:r w:rsidR="006C7830">
        <w:fldChar w:fldCharType="separate"/>
      </w:r>
      <w:r w:rsidR="00C926BC">
        <w:t xml:space="preserve">Figure </w:t>
      </w:r>
      <w:r w:rsidR="00C926BC">
        <w:rPr>
          <w:noProof/>
        </w:rPr>
        <w:t>2</w:t>
      </w:r>
      <w:r w:rsidR="006C7830">
        <w:fldChar w:fldCharType="end"/>
      </w:r>
      <w:r w:rsidR="081E3BC5">
        <w:t>)</w:t>
      </w:r>
      <w:r w:rsidR="21E8C1CD">
        <w:t>.</w:t>
      </w:r>
      <w:r w:rsidR="00E345C3">
        <w:t xml:space="preserve"> </w:t>
      </w:r>
      <w:r w:rsidR="741D3D5C">
        <w:t>Health professionals favoured school and weekend patching over home and weekday patching, whilst patients and parent / carers responses were more evenly spread with regards to where was most successful.</w:t>
      </w:r>
    </w:p>
    <w:p w14:paraId="7F6CA547" w14:textId="1D87DC0D" w:rsidR="00884F11" w:rsidRDefault="00884F11" w:rsidP="008209B8">
      <w:pPr>
        <w:pStyle w:val="Caption"/>
        <w:spacing w:after="0" w:line="480" w:lineRule="auto"/>
      </w:pPr>
      <w:bookmarkStart w:id="1" w:name="_Ref189216402"/>
      <w:r>
        <w:rPr>
          <w:noProof/>
        </w:rPr>
        <w:drawing>
          <wp:inline distT="0" distB="0" distL="0" distR="0" wp14:anchorId="001199EC" wp14:editId="3CF59673">
            <wp:extent cx="5731510" cy="1991360"/>
            <wp:effectExtent l="0" t="0" r="0" b="2540"/>
            <wp:docPr id="4880300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30086" name="Picture 48803008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1991360"/>
                    </a:xfrm>
                    <a:prstGeom prst="rect">
                      <a:avLst/>
                    </a:prstGeom>
                  </pic:spPr>
                </pic:pic>
              </a:graphicData>
            </a:graphic>
          </wp:inline>
        </w:drawing>
      </w:r>
    </w:p>
    <w:p w14:paraId="454CB972" w14:textId="3C634ADE" w:rsidR="00D0530D" w:rsidRDefault="0626A019" w:rsidP="00B12BCE">
      <w:pPr>
        <w:pStyle w:val="Caption"/>
        <w:spacing w:line="480" w:lineRule="auto"/>
      </w:pPr>
      <w:r>
        <w:t xml:space="preserve">Figure </w:t>
      </w:r>
      <w:r w:rsidR="006801FA">
        <w:rPr>
          <w:i w:val="0"/>
          <w:iCs w:val="0"/>
        </w:rPr>
        <w:fldChar w:fldCharType="begin"/>
      </w:r>
      <w:r w:rsidR="006801FA">
        <w:instrText>SEQ Figure \* ARABIC</w:instrText>
      </w:r>
      <w:r w:rsidR="006801FA">
        <w:rPr>
          <w:i w:val="0"/>
          <w:iCs w:val="0"/>
        </w:rPr>
        <w:fldChar w:fldCharType="separate"/>
      </w:r>
      <w:r w:rsidR="0021678A">
        <w:rPr>
          <w:noProof/>
        </w:rPr>
        <w:t>2</w:t>
      </w:r>
      <w:r w:rsidR="006801FA">
        <w:rPr>
          <w:i w:val="0"/>
          <w:iCs w:val="0"/>
        </w:rPr>
        <w:fldChar w:fldCharType="end"/>
      </w:r>
      <w:bookmarkEnd w:id="1"/>
      <w:r>
        <w:t xml:space="preserve"> – </w:t>
      </w:r>
      <w:r w:rsidR="00840EAC">
        <w:t>Where</w:t>
      </w:r>
      <w:r>
        <w:t xml:space="preserve"> </w:t>
      </w:r>
      <w:r w:rsidR="00840EAC">
        <w:t>is</w:t>
      </w:r>
      <w:r>
        <w:t xml:space="preserve"> patching is most successful</w:t>
      </w:r>
      <w:r w:rsidR="00840EAC">
        <w:t>?</w:t>
      </w:r>
    </w:p>
    <w:p w14:paraId="4FCCC854" w14:textId="6D248130" w:rsidR="00C926BC" w:rsidRDefault="00232BBB" w:rsidP="00F07D57">
      <w:pPr>
        <w:spacing w:line="480" w:lineRule="auto"/>
      </w:pPr>
      <w:r>
        <w:lastRenderedPageBreak/>
        <w:t xml:space="preserve">Participants </w:t>
      </w:r>
      <w:r w:rsidR="00DA5572">
        <w:t xml:space="preserve">were then asked </w:t>
      </w:r>
      <w:r w:rsidR="00B934CB">
        <w:t xml:space="preserve">if weekday or weekend was </w:t>
      </w:r>
      <w:r w:rsidR="00976D9B">
        <w:t xml:space="preserve">a </w:t>
      </w:r>
      <w:r w:rsidR="005474EC">
        <w:t xml:space="preserve">more difficult </w:t>
      </w:r>
      <w:r w:rsidR="00976D9B">
        <w:t xml:space="preserve">time </w:t>
      </w:r>
      <w:r w:rsidR="005474EC">
        <w:t xml:space="preserve">to </w:t>
      </w:r>
      <w:r w:rsidR="00976D9B">
        <w:t xml:space="preserve">wear the </w:t>
      </w:r>
      <w:r w:rsidR="005474EC">
        <w:t>patch</w:t>
      </w:r>
      <w:r w:rsidR="00B934CB">
        <w:t xml:space="preserve">. </w:t>
      </w:r>
      <w:r w:rsidR="00E345C3">
        <w:t>S</w:t>
      </w:r>
      <w:r w:rsidR="00B934CB">
        <w:t>hown</w:t>
      </w:r>
      <w:r w:rsidR="00D569D7">
        <w:t xml:space="preserve"> graphically</w:t>
      </w:r>
      <w:r w:rsidR="00B934CB">
        <w:t xml:space="preserve"> </w:t>
      </w:r>
      <w:r w:rsidR="00C24D6F">
        <w:t xml:space="preserve">in </w:t>
      </w:r>
      <w:r w:rsidR="00BE7C04">
        <w:fldChar w:fldCharType="begin"/>
      </w:r>
      <w:r w:rsidR="00BE7C04">
        <w:instrText xml:space="preserve"> REF _Ref189216678 \h </w:instrText>
      </w:r>
      <w:r w:rsidR="00BE7C04">
        <w:fldChar w:fldCharType="separate"/>
      </w:r>
      <w:r w:rsidR="00BE7C04">
        <w:t xml:space="preserve">Figure </w:t>
      </w:r>
      <w:r w:rsidR="00BE7C04">
        <w:rPr>
          <w:noProof/>
        </w:rPr>
        <w:t>3</w:t>
      </w:r>
      <w:r w:rsidR="00BE7C04">
        <w:fldChar w:fldCharType="end"/>
      </w:r>
      <w:r w:rsidR="00B934CB">
        <w:t>, previous patients and the parent / carer groups</w:t>
      </w:r>
      <w:r w:rsidR="000460D3">
        <w:t xml:space="preserve"> </w:t>
      </w:r>
      <w:r w:rsidR="0039056D">
        <w:t>appeared to agree</w:t>
      </w:r>
      <w:r w:rsidR="000902DC">
        <w:t xml:space="preserve"> there was no difference between weekday or weekend wear</w:t>
      </w:r>
      <w:r w:rsidR="004A4B6B">
        <w:t xml:space="preserve"> while p</w:t>
      </w:r>
      <w:r w:rsidR="00A16411">
        <w:t xml:space="preserve">rofessionals </w:t>
      </w:r>
      <w:r w:rsidR="000A6D63">
        <w:t xml:space="preserve">favoured weekend </w:t>
      </w:r>
      <w:r w:rsidR="004A4B6B">
        <w:t>patching.</w:t>
      </w:r>
    </w:p>
    <w:p w14:paraId="4FBEE4A1" w14:textId="6F92AED4" w:rsidR="008209B8" w:rsidRDefault="008209B8" w:rsidP="00B12BCE">
      <w:pPr>
        <w:pStyle w:val="Caption"/>
      </w:pPr>
      <w:bookmarkStart w:id="2" w:name="_Ref189216678"/>
      <w:r>
        <w:rPr>
          <w:noProof/>
        </w:rPr>
        <w:drawing>
          <wp:inline distT="0" distB="0" distL="0" distR="0" wp14:anchorId="6949DC92" wp14:editId="1E4C6AB8">
            <wp:extent cx="5731510" cy="2030095"/>
            <wp:effectExtent l="0" t="0" r="0" b="1905"/>
            <wp:docPr id="15169743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974397" name="Picture 151697439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030095"/>
                    </a:xfrm>
                    <a:prstGeom prst="rect">
                      <a:avLst/>
                    </a:prstGeom>
                  </pic:spPr>
                </pic:pic>
              </a:graphicData>
            </a:graphic>
          </wp:inline>
        </w:drawing>
      </w:r>
    </w:p>
    <w:p w14:paraId="612840AC" w14:textId="3535BB1D" w:rsidR="0014225E" w:rsidRDefault="00C926BC" w:rsidP="008209B8">
      <w:pPr>
        <w:pStyle w:val="Caption"/>
      </w:pPr>
      <w:r>
        <w:t xml:space="preserve">Figure </w:t>
      </w:r>
      <w:fldSimple w:instr=" SEQ Figure \* ARABIC ">
        <w:r w:rsidR="0021678A">
          <w:rPr>
            <w:noProof/>
          </w:rPr>
          <w:t>3</w:t>
        </w:r>
      </w:fldSimple>
      <w:bookmarkEnd w:id="2"/>
      <w:r>
        <w:t xml:space="preserve"> - When is it most difficult to patch?</w:t>
      </w:r>
    </w:p>
    <w:p w14:paraId="2FC93350" w14:textId="30B2DAB6" w:rsidR="00445903" w:rsidRDefault="00D0530D" w:rsidP="00D4752B">
      <w:pPr>
        <w:spacing w:line="480" w:lineRule="auto"/>
      </w:pPr>
      <w:r>
        <w:rPr>
          <w:i/>
          <w:iCs/>
        </w:rPr>
        <w:t>Design</w:t>
      </w:r>
      <w:r w:rsidR="00DC41CF">
        <w:rPr>
          <w:i/>
          <w:iCs/>
        </w:rPr>
        <w:t xml:space="preserve"> of </w:t>
      </w:r>
      <w:r w:rsidR="000902DC">
        <w:rPr>
          <w:i/>
          <w:iCs/>
        </w:rPr>
        <w:t xml:space="preserve">the </w:t>
      </w:r>
      <w:r w:rsidR="00DC41CF">
        <w:rPr>
          <w:i/>
          <w:iCs/>
        </w:rPr>
        <w:t>patch</w:t>
      </w:r>
      <w:r w:rsidR="00DC41CF">
        <w:rPr>
          <w:i/>
          <w:iCs/>
        </w:rPr>
        <w:br/>
      </w:r>
      <w:r w:rsidR="0014225E">
        <w:t xml:space="preserve">Teachers, parents, past patients, and health professionals were asked about the </w:t>
      </w:r>
      <w:r>
        <w:t>design</w:t>
      </w:r>
      <w:r w:rsidR="0014225E">
        <w:t xml:space="preserve"> of patch </w:t>
      </w:r>
      <w:r w:rsidR="009E5BAB">
        <w:t xml:space="preserve">was </w:t>
      </w:r>
      <w:r w:rsidR="00E126CD">
        <w:t>preferabl</w:t>
      </w:r>
      <w:r w:rsidR="00AE5E4C">
        <w:t>e</w:t>
      </w:r>
      <w:r w:rsidR="009E5BAB">
        <w:t xml:space="preserve"> to children patching,</w:t>
      </w:r>
      <w:r>
        <w:t xml:space="preserve"> plain or with a pattern. </w:t>
      </w:r>
      <w:r w:rsidR="00054F66">
        <w:t>Most</w:t>
      </w:r>
      <w:r>
        <w:t xml:space="preserve"> professionals (</w:t>
      </w:r>
      <w:r w:rsidR="00054F66">
        <w:t>85.7%</w:t>
      </w:r>
      <w:r>
        <w:t xml:space="preserve">), parents (75.6%) and teachers (71.4%) </w:t>
      </w:r>
      <w:r w:rsidR="009E5BAB">
        <w:t>felt that</w:t>
      </w:r>
      <w:r>
        <w:t xml:space="preserve"> patterned patches were </w:t>
      </w:r>
      <w:r w:rsidR="009E5BAB">
        <w:t>more appealing</w:t>
      </w:r>
      <w:r>
        <w:t>.</w:t>
      </w:r>
      <w:r w:rsidR="00054F66">
        <w:t xml:space="preserve"> Only 37.8% of past patients preferred this variety</w:t>
      </w:r>
      <w:r w:rsidR="00C07E8E">
        <w:t xml:space="preserve">; </w:t>
      </w:r>
      <w:r w:rsidR="00054F66">
        <w:t>26.8% had no preference and 35.4% preferred plain patche</w:t>
      </w:r>
      <w:r w:rsidR="00054F66" w:rsidRPr="00C07E8E">
        <w:t>s</w:t>
      </w:r>
      <w:r w:rsidR="0021678A">
        <w:t xml:space="preserve"> </w:t>
      </w:r>
      <w:r w:rsidR="003328B5">
        <w:fldChar w:fldCharType="begin"/>
      </w:r>
      <w:r w:rsidR="003328B5">
        <w:instrText xml:space="preserve"> REF _Ref196294292 \h </w:instrText>
      </w:r>
      <w:r w:rsidR="003328B5">
        <w:fldChar w:fldCharType="separate"/>
      </w:r>
      <w:r w:rsidR="003328B5">
        <w:t xml:space="preserve">Figure </w:t>
      </w:r>
      <w:r w:rsidR="003328B5">
        <w:rPr>
          <w:noProof/>
        </w:rPr>
        <w:t>4</w:t>
      </w:r>
      <w:r w:rsidR="003328B5">
        <w:fldChar w:fldCharType="end"/>
      </w:r>
      <w:r w:rsidR="00C07E8E" w:rsidRPr="00C07E8E">
        <w:t>.</w:t>
      </w:r>
    </w:p>
    <w:p w14:paraId="2FC3D3FA" w14:textId="77777777" w:rsidR="0021678A" w:rsidRDefault="008209B8" w:rsidP="0021678A">
      <w:pPr>
        <w:keepNext/>
        <w:spacing w:before="0" w:after="0" w:line="480" w:lineRule="auto"/>
      </w:pPr>
      <w:r>
        <w:rPr>
          <w:noProof/>
        </w:rPr>
        <w:lastRenderedPageBreak/>
        <w:drawing>
          <wp:inline distT="0" distB="0" distL="0" distR="0" wp14:anchorId="77292B5E" wp14:editId="7B9F033E">
            <wp:extent cx="5731510" cy="2154555"/>
            <wp:effectExtent l="0" t="0" r="0" b="4445"/>
            <wp:docPr id="21322934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293444" name="Picture 213229344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154555"/>
                    </a:xfrm>
                    <a:prstGeom prst="rect">
                      <a:avLst/>
                    </a:prstGeom>
                  </pic:spPr>
                </pic:pic>
              </a:graphicData>
            </a:graphic>
          </wp:inline>
        </w:drawing>
      </w:r>
    </w:p>
    <w:p w14:paraId="543CD8DE" w14:textId="6656FE03" w:rsidR="006C5505" w:rsidRDefault="0021678A" w:rsidP="0021678A">
      <w:pPr>
        <w:pStyle w:val="Caption"/>
      </w:pPr>
      <w:bookmarkStart w:id="3" w:name="_Ref196294292"/>
      <w:r>
        <w:t xml:space="preserve">Figure </w:t>
      </w:r>
      <w:fldSimple w:instr=" SEQ Figure \* ARABIC ">
        <w:r>
          <w:rPr>
            <w:noProof/>
          </w:rPr>
          <w:t>4</w:t>
        </w:r>
      </w:fldSimple>
      <w:bookmarkEnd w:id="3"/>
      <w:r>
        <w:t xml:space="preserve"> - </w:t>
      </w:r>
      <w:r w:rsidRPr="00FB3107">
        <w:t xml:space="preserve">All groups preferred patterned patches, </w:t>
      </w:r>
      <w:proofErr w:type="gramStart"/>
      <w:r w:rsidRPr="00FB3107">
        <w:t>with the exception of</w:t>
      </w:r>
      <w:proofErr w:type="gramEnd"/>
      <w:r w:rsidRPr="00FB3107">
        <w:t xml:space="preserve"> past patients, the majority of whom either had no preference or preferred plain patches.</w:t>
      </w:r>
    </w:p>
    <w:p w14:paraId="12C414D7" w14:textId="62D9D6FD" w:rsidR="00244EA0" w:rsidRDefault="00B649E6" w:rsidP="00244EA0">
      <w:pPr>
        <w:keepNext/>
        <w:spacing w:line="480" w:lineRule="auto"/>
      </w:pPr>
      <w:r>
        <w:rPr>
          <w:i/>
          <w:iCs/>
        </w:rPr>
        <w:t xml:space="preserve">Facilitators </w:t>
      </w:r>
      <w:r w:rsidR="00E34831">
        <w:rPr>
          <w:i/>
          <w:iCs/>
        </w:rPr>
        <w:t>and barriers to</w:t>
      </w:r>
      <w:r w:rsidR="00343512">
        <w:rPr>
          <w:i/>
          <w:iCs/>
        </w:rPr>
        <w:t xml:space="preserve"> adherence</w:t>
      </w:r>
      <w:r w:rsidR="000460B3">
        <w:rPr>
          <w:i/>
          <w:iCs/>
        </w:rPr>
        <w:t xml:space="preserve"> of patching therapy</w:t>
      </w:r>
      <w:r w:rsidR="00AC6C27">
        <w:rPr>
          <w:i/>
          <w:iCs/>
        </w:rPr>
        <w:br/>
      </w:r>
      <w:r w:rsidR="00F83129">
        <w:t>A</w:t>
      </w:r>
      <w:r w:rsidR="009E5BAB">
        <w:t>ll participants</w:t>
      </w:r>
      <w:r w:rsidR="00AC6C27">
        <w:t xml:space="preserve"> were asked about facilitators and barriers </w:t>
      </w:r>
      <w:r w:rsidR="00244EA0">
        <w:t xml:space="preserve">to adherence to </w:t>
      </w:r>
      <w:r w:rsidR="00EE41A1">
        <w:t>patching</w:t>
      </w:r>
      <w:r w:rsidR="00244EA0">
        <w:t xml:space="preserve"> therapy. Given options of reward, force, or education on importance of improved eyesight, most professionals and parents / carers preferred reward. Teachers placed equal value on reward and education. Again, past patients deviated from the other groups responses </w:t>
      </w:r>
      <w:r w:rsidR="00614ECE">
        <w:t xml:space="preserve">with the </w:t>
      </w:r>
      <w:r w:rsidR="00244EA0">
        <w:t xml:space="preserve">majority supporting “force” rather than persuasion through education or reward. All groups recognised the practical barrier of time constraints on parents / carers and patients </w:t>
      </w:r>
      <w:r w:rsidR="00614ECE">
        <w:t>having time for the patching treatment</w:t>
      </w:r>
      <w:r w:rsidR="00244EA0">
        <w:t xml:space="preserve">. Professionals, parents, and teachers </w:t>
      </w:r>
      <w:r w:rsidR="00D02949">
        <w:t>felt</w:t>
      </w:r>
      <w:r w:rsidR="00244EA0">
        <w:t xml:space="preserve"> that physical pain or discomfort caused by the patch was the most important barrier. Past patients responded more commonly </w:t>
      </w:r>
      <w:r w:rsidR="00244EA0">
        <w:lastRenderedPageBreak/>
        <w:t>that social factors, such as peers making fun of them, were more important</w:t>
      </w:r>
      <w:r w:rsidR="00F55E54">
        <w:t xml:space="preserve"> </w:t>
      </w:r>
      <w:r w:rsidR="00D02949">
        <w:t>(</w:t>
      </w:r>
      <w:r w:rsidR="003328B5">
        <w:fldChar w:fldCharType="begin"/>
      </w:r>
      <w:r w:rsidR="003328B5">
        <w:instrText xml:space="preserve"> REF _Ref153965706 \h </w:instrText>
      </w:r>
      <w:r w:rsidR="003328B5">
        <w:fldChar w:fldCharType="separate"/>
      </w:r>
      <w:r w:rsidR="003328B5">
        <w:t xml:space="preserve">Figure </w:t>
      </w:r>
      <w:r w:rsidR="003328B5">
        <w:rPr>
          <w:noProof/>
        </w:rPr>
        <w:t>5</w:t>
      </w:r>
      <w:r w:rsidR="003328B5">
        <w:fldChar w:fldCharType="end"/>
      </w:r>
      <w:r w:rsidR="00D02949">
        <w:t>).</w:t>
      </w:r>
    </w:p>
    <w:p w14:paraId="1C7DBCF8" w14:textId="5A4C1A15" w:rsidR="003328B5" w:rsidRDefault="003328B5" w:rsidP="00244EA0">
      <w:pPr>
        <w:keepNext/>
        <w:spacing w:line="480" w:lineRule="auto"/>
      </w:pPr>
      <w:r>
        <w:rPr>
          <w:noProof/>
        </w:rPr>
        <w:drawing>
          <wp:inline distT="0" distB="0" distL="0" distR="0" wp14:anchorId="349182A1" wp14:editId="2BFA11AC">
            <wp:extent cx="5731510" cy="4042410"/>
            <wp:effectExtent l="0" t="0" r="0" b="0"/>
            <wp:docPr id="1312183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18366" name="Picture 13121836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042410"/>
                    </a:xfrm>
                    <a:prstGeom prst="rect">
                      <a:avLst/>
                    </a:prstGeom>
                  </pic:spPr>
                </pic:pic>
              </a:graphicData>
            </a:graphic>
          </wp:inline>
        </w:drawing>
      </w:r>
    </w:p>
    <w:p w14:paraId="07602818" w14:textId="6952E69D" w:rsidR="00244EA0" w:rsidRDefault="00244EA0" w:rsidP="00244EA0">
      <w:pPr>
        <w:pStyle w:val="Caption"/>
      </w:pPr>
      <w:bookmarkStart w:id="4" w:name="_Ref153965706"/>
      <w:r>
        <w:t xml:space="preserve">Figure </w:t>
      </w:r>
      <w:r>
        <w:fldChar w:fldCharType="begin"/>
      </w:r>
      <w:r>
        <w:instrText>SEQ Figure \* ARABIC</w:instrText>
      </w:r>
      <w:r>
        <w:fldChar w:fldCharType="separate"/>
      </w:r>
      <w:r w:rsidR="0021678A">
        <w:rPr>
          <w:noProof/>
        </w:rPr>
        <w:t>5</w:t>
      </w:r>
      <w:r>
        <w:fldChar w:fldCharType="end"/>
      </w:r>
      <w:bookmarkEnd w:id="4"/>
      <w:r>
        <w:t xml:space="preserve"> - Past patients deviated in their responses to questions about barriers to patching therapy. </w:t>
      </w:r>
    </w:p>
    <w:p w14:paraId="73979C54" w14:textId="77777777" w:rsidR="003855D6" w:rsidRPr="003855D6" w:rsidRDefault="003855D6" w:rsidP="00D4752B">
      <w:pPr>
        <w:spacing w:line="480" w:lineRule="auto"/>
      </w:pPr>
    </w:p>
    <w:p w14:paraId="60134736" w14:textId="7A2C4843" w:rsidR="004A67EB" w:rsidRDefault="004A67EB" w:rsidP="00BB5D79">
      <w:pPr>
        <w:spacing w:line="480" w:lineRule="auto"/>
        <w:rPr>
          <w:b/>
          <w:bCs/>
        </w:rPr>
      </w:pPr>
      <w:r>
        <w:rPr>
          <w:b/>
          <w:bCs/>
        </w:rPr>
        <w:t>Discussion</w:t>
      </w:r>
    </w:p>
    <w:p w14:paraId="20A775A7" w14:textId="1E593D9D" w:rsidR="005676EE" w:rsidRDefault="00881CD1" w:rsidP="00881CD1">
      <w:pPr>
        <w:spacing w:line="480" w:lineRule="auto"/>
      </w:pPr>
      <w:r>
        <w:t>Our data has good representation from parents/carers, past patients, and eye healthcare professionals. We asked a range of questions that included how</w:t>
      </w:r>
      <w:r w:rsidR="004F440C">
        <w:t xml:space="preserve"> therapy could be improved and what barriers exist. The authors, compris</w:t>
      </w:r>
      <w:r w:rsidR="00D02949">
        <w:t>ing</w:t>
      </w:r>
      <w:r w:rsidR="004F440C">
        <w:t xml:space="preserve"> </w:t>
      </w:r>
      <w:r w:rsidR="00D02949">
        <w:t>ophthalmic health</w:t>
      </w:r>
      <w:r w:rsidR="004F440C">
        <w:t xml:space="preserve"> professionals, academics, and a parent </w:t>
      </w:r>
      <w:r w:rsidR="00D02949">
        <w:t>representative</w:t>
      </w:r>
      <w:r w:rsidR="004F440C">
        <w:t xml:space="preserve">, were surprised </w:t>
      </w:r>
      <w:r w:rsidR="00B44C7C">
        <w:t>to see observed differences between groups in their responses.</w:t>
      </w:r>
    </w:p>
    <w:p w14:paraId="5D4AEE36" w14:textId="22F49ECF" w:rsidR="00B44C7C" w:rsidRDefault="00A56E0B" w:rsidP="00881CD1">
      <w:pPr>
        <w:spacing w:line="480" w:lineRule="auto"/>
      </w:pPr>
      <w:r>
        <w:lastRenderedPageBreak/>
        <w:t>W</w:t>
      </w:r>
      <w:r w:rsidR="00B44C7C">
        <w:t xml:space="preserve">hen </w:t>
      </w:r>
      <w:r>
        <w:t>asked</w:t>
      </w:r>
      <w:r w:rsidR="00B44C7C">
        <w:t xml:space="preserve"> when the patch should be worn (home versus school, weekday versus weekend), health professional</w:t>
      </w:r>
      <w:r w:rsidR="00C13348">
        <w:t>s</w:t>
      </w:r>
      <w:r w:rsidR="00B44C7C">
        <w:t xml:space="preserve"> responded that school and week</w:t>
      </w:r>
      <w:r>
        <w:t xml:space="preserve">days are favourable. </w:t>
      </w:r>
      <w:r w:rsidR="006E69AF">
        <w:t xml:space="preserve">This </w:t>
      </w:r>
      <w:r w:rsidR="001202E9">
        <w:t>contrasted with</w:t>
      </w:r>
      <w:r w:rsidR="006E69AF">
        <w:t xml:space="preserve"> parents/carers and past patients, that preferred home and weekends. </w:t>
      </w:r>
      <w:r w:rsidR="00CF4802">
        <w:t xml:space="preserve">Clinicians likely feel sympathy for the families they see in clinic, </w:t>
      </w:r>
      <w:r w:rsidR="00560780">
        <w:t>who</w:t>
      </w:r>
      <w:r w:rsidR="00CF4802">
        <w:t xml:space="preserve"> often tell of the challenges they experience at home</w:t>
      </w:r>
      <w:r w:rsidR="004B6940">
        <w:t>.</w:t>
      </w:r>
      <w:r w:rsidR="00560780">
        <w:t xml:space="preserve"> Our finding could be explained by clinicians’ sympathy for the families</w:t>
      </w:r>
      <w:r w:rsidR="00CF1451">
        <w:t xml:space="preserve"> and their desire to move some of the</w:t>
      </w:r>
      <w:r w:rsidR="00DD7A6A">
        <w:t>ir</w:t>
      </w:r>
      <w:r w:rsidR="00CF1451">
        <w:t xml:space="preserve"> strain onto school. Alternatively, clinicians, informed by </w:t>
      </w:r>
      <w:r w:rsidR="00030DE6">
        <w:t xml:space="preserve">the literature that emphasises the importance of the number of hours the patch is worn, </w:t>
      </w:r>
      <w:r w:rsidR="00127487">
        <w:t>attempt to encourage weekday patching because there is more scope for higher weekly doses.</w:t>
      </w:r>
      <w:r w:rsidR="00251124">
        <w:t xml:space="preserve"> </w:t>
      </w:r>
    </w:p>
    <w:p w14:paraId="5E72E09A" w14:textId="1D7D3D2C" w:rsidR="001C5F04" w:rsidRDefault="001C5F04" w:rsidP="00881CD1">
      <w:pPr>
        <w:spacing w:line="480" w:lineRule="auto"/>
      </w:pPr>
      <w:r>
        <w:t xml:space="preserve">Past </w:t>
      </w:r>
      <w:r w:rsidR="002026D5">
        <w:t>patients’</w:t>
      </w:r>
      <w:r>
        <w:t xml:space="preserve"> responses to the type of patch favoured was also unexpected. While there </w:t>
      </w:r>
      <w:r w:rsidR="002026D5">
        <w:t xml:space="preserve">was good agreement between professionals, parents </w:t>
      </w:r>
      <w:r w:rsidR="00790CA3">
        <w:t>and teachers that patterned patches are better, fewer past patients preferred them.</w:t>
      </w:r>
      <w:r w:rsidR="00F1084D">
        <w:t xml:space="preserve"> The survey cannot explain the reason for these responses, but we suggest</w:t>
      </w:r>
      <w:r w:rsidR="00612A67">
        <w:t xml:space="preserve"> that the design of the patch may matter more to an observer </w:t>
      </w:r>
      <w:r w:rsidR="00A07609">
        <w:t xml:space="preserve">as they’re the ones that primarily see it. </w:t>
      </w:r>
      <w:r w:rsidR="00976FBF">
        <w:t>The “observer” is typically the person encouraging (read: making) the child wear the patch</w:t>
      </w:r>
      <w:r w:rsidR="0010280B">
        <w:t xml:space="preserve">; a task they perceive as an inconvenience or trauma. </w:t>
      </w:r>
      <w:r w:rsidR="00172F28">
        <w:t>The observer</w:t>
      </w:r>
      <w:r w:rsidR="00F940AB">
        <w:t>’s guilt over this may be partially alleviated if they see the child wearing an aesthetically pleasing patch.</w:t>
      </w:r>
      <w:r w:rsidR="00857939">
        <w:t xml:space="preserve"> The design of the patch does offer opportunity to change the child’s narrative of patching therapy.</w:t>
      </w:r>
      <w:r w:rsidR="00BC13E4">
        <w:t xml:space="preserve"> For example, the child may be able to choose an animal they like or associate with comfort and reassurance. Or an intervention could develop a narrative of a character that wears</w:t>
      </w:r>
      <w:r w:rsidR="00BA223F">
        <w:t xml:space="preserve"> and normalises</w:t>
      </w:r>
      <w:r w:rsidR="00BC13E4">
        <w:t xml:space="preserve"> the </w:t>
      </w:r>
      <w:r w:rsidR="00CB566A">
        <w:t xml:space="preserve">patch and appears both in educational material and on the patch design. </w:t>
      </w:r>
      <w:r w:rsidR="00D02949">
        <w:t>It seems that f</w:t>
      </w:r>
      <w:r w:rsidR="00CB566A">
        <w:t xml:space="preserve">urther work is required </w:t>
      </w:r>
      <w:proofErr w:type="gramStart"/>
      <w:r w:rsidR="00CB566A">
        <w:t>in th</w:t>
      </w:r>
      <w:r w:rsidR="00D02949">
        <w:t>e</w:t>
      </w:r>
      <w:r w:rsidR="00CB566A">
        <w:t xml:space="preserve"> area </w:t>
      </w:r>
      <w:r w:rsidR="00D02949">
        <w:t>of</w:t>
      </w:r>
      <w:proofErr w:type="gramEnd"/>
      <w:r w:rsidR="00D02949">
        <w:t xml:space="preserve"> more engaging and themed educational materials and patches</w:t>
      </w:r>
      <w:r w:rsidR="00CB566A">
        <w:t>.</w:t>
      </w:r>
    </w:p>
    <w:p w14:paraId="0E285E6D" w14:textId="68A08FE2" w:rsidR="00375571" w:rsidRDefault="000B3E7E" w:rsidP="00CB3895">
      <w:pPr>
        <w:spacing w:line="480" w:lineRule="auto"/>
      </w:pPr>
      <w:r>
        <w:lastRenderedPageBreak/>
        <w:t xml:space="preserve">Past </w:t>
      </w:r>
      <w:r w:rsidR="00E73902">
        <w:t xml:space="preserve">patients again deviated from the other groups in their beliefs </w:t>
      </w:r>
      <w:r w:rsidR="000E4FCE">
        <w:t xml:space="preserve">about barriers and facilitators to </w:t>
      </w:r>
      <w:r w:rsidR="00EE41A1">
        <w:t>patching</w:t>
      </w:r>
      <w:r w:rsidR="000E4FCE">
        <w:t xml:space="preserve"> therapy. Surprisingly past patients </w:t>
      </w:r>
      <w:r w:rsidR="0018026C">
        <w:t>more commonly favoured “force” over rewards. Force in the context of patching was not defined in our survey</w:t>
      </w:r>
      <w:r w:rsidR="00D91430">
        <w:t xml:space="preserve"> and could mean different things to different people.</w:t>
      </w:r>
      <w:r w:rsidR="004607DF">
        <w:t xml:space="preserve"> As has been seen in previous clinical trials, force could refer to a </w:t>
      </w:r>
      <w:r w:rsidR="009623A9">
        <w:t>morally unacceptable super gluing of eye patches to children’s faces</w:t>
      </w:r>
      <w:r w:rsidR="00337540">
        <w:t xml:space="preserve"> </w:t>
      </w:r>
      <w:r w:rsidR="00337540">
        <w:fldChar w:fldCharType="begin"/>
      </w:r>
      <w:r w:rsidR="00485599">
        <w:instrText xml:space="preserve"> ADDIN ZOTERO_ITEM CSL_CITATION {"citationID":"UA9fWtiK","properties":{"formattedCitation":"(Dean, Povey and Reeves, 2016)","plainCitation":"(Dean, Povey and Reeves, 2016)","noteIndex":0},"citationItems":[{"id":149,"uris":["http://zotero.org/users/local/3XapinHm/items/D8QAMSYJ"],"itemData":{"id":149,"type":"article-journal","container-title":"British Journal of Ophthalmology","DOI":"10.1136/bjophthalmol-2015-307340","ISSN":"0007-1161, 1468-2079","issue":"2","journalAbbreviation":"Br J Ophthalmol","language":"en","page":"159-165","source":"DOI.org (Crossref)","title":"Assessing interventions to increase compliance to patching treatment in children with amblyopia: a systematic review and meta-analysis","title-short":"Assessing interventions to increase compliance to patching treatment in children with amblyopia","volume":"100","author":[{"family":"Dean","given":"Sarah Elizabeth"},{"family":"Povey","given":"Rachel Clare"},{"family":"Reeves","given":"Jessica"}],"issued":{"date-parts":[["2016",2]]}}}],"schema":"https://github.com/citation-style-language/schema/raw/master/csl-citation.json"} </w:instrText>
      </w:r>
      <w:r w:rsidR="00337540">
        <w:fldChar w:fldCharType="separate"/>
      </w:r>
      <w:r w:rsidR="00485599">
        <w:rPr>
          <w:noProof/>
        </w:rPr>
        <w:t>(Dean, Povey and Reeves, 2016)</w:t>
      </w:r>
      <w:r w:rsidR="00337540">
        <w:fldChar w:fldCharType="end"/>
      </w:r>
      <w:r w:rsidR="009623A9">
        <w:t>.</w:t>
      </w:r>
      <w:r w:rsidR="00E15293">
        <w:t xml:space="preserve"> To a past patient “force” could simply be a patient putting </w:t>
      </w:r>
      <w:r w:rsidR="00003639">
        <w:t xml:space="preserve">the patch on the child and distracting them with a toy. These are highly important differences that could be explored </w:t>
      </w:r>
      <w:r w:rsidR="00B06BFF">
        <w:t xml:space="preserve">in qualitative work with past patients. </w:t>
      </w:r>
    </w:p>
    <w:p w14:paraId="1A7BE0D5" w14:textId="78A85C30" w:rsidR="00CB566A" w:rsidRDefault="00375571" w:rsidP="00CB3895">
      <w:pPr>
        <w:spacing w:line="480" w:lineRule="auto"/>
      </w:pPr>
      <w:r>
        <w:t>It is surprising that they placed less value on rewards than other group and responded that social factors were greater barriers to adherence to therapy that other groups think. They</w:t>
      </w:r>
      <w:r w:rsidR="00B06BFF">
        <w:t xml:space="preserve"> placed greater importance on “people make fun</w:t>
      </w:r>
      <w:r w:rsidR="00AA76AE">
        <w:t xml:space="preserve"> of them</w:t>
      </w:r>
      <w:r w:rsidR="00B06BFF">
        <w:t xml:space="preserve">” as a barrier to patching therapy. This response perhaps is related to patient’s desire </w:t>
      </w:r>
      <w:r w:rsidR="00187CC9">
        <w:t xml:space="preserve">to patch more at home than in school. It suggests that part of the intervention to improve patching adherence could target education </w:t>
      </w:r>
      <w:r w:rsidR="00D02949">
        <w:t>on</w:t>
      </w:r>
      <w:r w:rsidR="00187CC9">
        <w:t xml:space="preserve"> </w:t>
      </w:r>
      <w:r w:rsidR="00EE41A1">
        <w:t>patching</w:t>
      </w:r>
      <w:r w:rsidR="00187CC9">
        <w:t xml:space="preserve"> therapy</w:t>
      </w:r>
      <w:r w:rsidR="00337540">
        <w:t xml:space="preserve"> for </w:t>
      </w:r>
      <w:r w:rsidR="00D02949">
        <w:t xml:space="preserve">the broader </w:t>
      </w:r>
      <w:r w:rsidR="00337540">
        <w:t>society.</w:t>
      </w:r>
    </w:p>
    <w:p w14:paraId="17A70E5D" w14:textId="6DE5A5F4" w:rsidR="002F3679" w:rsidRDefault="00AF6089" w:rsidP="006F5083">
      <w:pPr>
        <w:spacing w:line="480" w:lineRule="auto"/>
      </w:pPr>
      <w:r>
        <w:t xml:space="preserve">Here, we have shown that different stakeholder groups have unexpected differences in their responses to questions about </w:t>
      </w:r>
      <w:r w:rsidR="00D02949">
        <w:t xml:space="preserve">the </w:t>
      </w:r>
      <w:r w:rsidR="00EF7580">
        <w:t>most effective</w:t>
      </w:r>
      <w:r w:rsidR="00D02949">
        <w:t xml:space="preserve"> incentives and key barriers to adherence</w:t>
      </w:r>
      <w:r w:rsidR="00EF7580">
        <w:t xml:space="preserve"> with </w:t>
      </w:r>
      <w:r w:rsidR="00EE41A1">
        <w:t>patching</w:t>
      </w:r>
      <w:r w:rsidR="00EF7580">
        <w:t xml:space="preserve"> therapy</w:t>
      </w:r>
      <w:r w:rsidR="00416C99">
        <w:t xml:space="preserve">. We make some suggestion as to why </w:t>
      </w:r>
      <w:r w:rsidR="00920506">
        <w:t>these differences</w:t>
      </w:r>
      <w:r w:rsidR="00416C99">
        <w:t xml:space="preserve"> </w:t>
      </w:r>
      <w:r w:rsidR="00EF7580">
        <w:t xml:space="preserve">may </w:t>
      </w:r>
      <w:r w:rsidR="00416C99">
        <w:t>exist</w:t>
      </w:r>
      <w:r w:rsidR="00EF7580">
        <w:t xml:space="preserve"> and show that </w:t>
      </w:r>
      <w:proofErr w:type="gramStart"/>
      <w:r w:rsidR="00EF7580">
        <w:t>in order to</w:t>
      </w:r>
      <w:proofErr w:type="gramEnd"/>
      <w:r w:rsidR="00EF7580">
        <w:t xml:space="preserve"> address the problem of non-adherence, wider stakeholder input, beyond clinicians, is likely to be key</w:t>
      </w:r>
      <w:r w:rsidR="00AD0D1B">
        <w:t xml:space="preserve">. These findings could be used as a guide for the development of further </w:t>
      </w:r>
      <w:r w:rsidR="00EF7580">
        <w:t>research</w:t>
      </w:r>
      <w:r w:rsidR="00AD0D1B">
        <w:t xml:space="preserve"> into patching therapy an</w:t>
      </w:r>
      <w:r w:rsidR="00920506">
        <w:t>d the development of intervention</w:t>
      </w:r>
      <w:r w:rsidR="00EF7580">
        <w:t>s</w:t>
      </w:r>
      <w:r w:rsidR="00920506">
        <w:t xml:space="preserve"> to improve </w:t>
      </w:r>
      <w:r w:rsidR="00EF7580">
        <w:t>outcomes</w:t>
      </w:r>
      <w:r w:rsidR="00920506">
        <w:t>.</w:t>
      </w:r>
      <w:r w:rsidR="002F3679">
        <w:br w:type="page"/>
      </w:r>
    </w:p>
    <w:p w14:paraId="1E019FD7" w14:textId="1BBF4826" w:rsidR="0012696C" w:rsidRPr="0074021C" w:rsidRDefault="000C60CA" w:rsidP="00BB5D79">
      <w:pPr>
        <w:spacing w:line="480" w:lineRule="auto"/>
        <w:rPr>
          <w:b/>
          <w:bCs/>
          <w:lang w:val="fr-FR"/>
        </w:rPr>
      </w:pPr>
      <w:proofErr w:type="spellStart"/>
      <w:r w:rsidRPr="0074021C">
        <w:rPr>
          <w:b/>
          <w:bCs/>
          <w:lang w:val="fr-FR"/>
        </w:rPr>
        <w:lastRenderedPageBreak/>
        <w:t>References</w:t>
      </w:r>
      <w:proofErr w:type="spellEnd"/>
    </w:p>
    <w:p w14:paraId="7E026A60" w14:textId="77777777" w:rsidR="0085461E" w:rsidRPr="0085461E" w:rsidRDefault="0012696C" w:rsidP="0085461E">
      <w:pPr>
        <w:pStyle w:val="Bibliography"/>
      </w:pPr>
      <w:r>
        <w:rPr>
          <w:b/>
          <w:bCs/>
        </w:rPr>
        <w:fldChar w:fldCharType="begin"/>
      </w:r>
      <w:r w:rsidR="0036748C" w:rsidRPr="009E7028">
        <w:rPr>
          <w:b/>
          <w:bCs/>
        </w:rPr>
        <w:instrText xml:space="preserve"> ADDIN ZOTERO_BIBL {"uncited":[],"omitted":[],"custom":[]} CSL_BIBLIOGRAPHY </w:instrText>
      </w:r>
      <w:r>
        <w:rPr>
          <w:b/>
          <w:bCs/>
        </w:rPr>
        <w:fldChar w:fldCharType="separate"/>
      </w:r>
      <w:r w:rsidR="0085461E" w:rsidRPr="0085461E">
        <w:t xml:space="preserve">Attebo, K. </w:t>
      </w:r>
      <w:r w:rsidR="0085461E" w:rsidRPr="0085461E">
        <w:rPr>
          <w:i/>
          <w:iCs/>
        </w:rPr>
        <w:t>et al.</w:t>
      </w:r>
      <w:r w:rsidR="0085461E" w:rsidRPr="0085461E">
        <w:t xml:space="preserve"> (1998) ‘Prevalence and causes of amblyopia in an adult population’, </w:t>
      </w:r>
      <w:r w:rsidR="0085461E" w:rsidRPr="0085461E">
        <w:rPr>
          <w:i/>
          <w:iCs/>
        </w:rPr>
        <w:t>Ophthalmology</w:t>
      </w:r>
      <w:r w:rsidR="0085461E" w:rsidRPr="0085461E">
        <w:t>, 105(1), pp. 154–159. Available at: https://doi.org/10.1016/S0161-6420(98)91862-0.</w:t>
      </w:r>
    </w:p>
    <w:p w14:paraId="3DB7D14C" w14:textId="77777777" w:rsidR="0085461E" w:rsidRPr="0085461E" w:rsidRDefault="0085461E" w:rsidP="0085461E">
      <w:pPr>
        <w:pStyle w:val="Bibliography"/>
      </w:pPr>
      <w:r w:rsidRPr="0085461E">
        <w:t xml:space="preserve">Awan, M. </w:t>
      </w:r>
      <w:r w:rsidRPr="0085461E">
        <w:rPr>
          <w:i/>
          <w:iCs/>
        </w:rPr>
        <w:t>et al.</w:t>
      </w:r>
      <w:r w:rsidRPr="0085461E">
        <w:t xml:space="preserve"> (2010) ‘An audit of the outcome of amblyopia treatment: a retrospective analysis of 322 children’, </w:t>
      </w:r>
      <w:r w:rsidRPr="0085461E">
        <w:rPr>
          <w:i/>
          <w:iCs/>
        </w:rPr>
        <w:t>British Journal of Ophthalmology</w:t>
      </w:r>
      <w:r w:rsidRPr="0085461E">
        <w:t>, 94(8), pp. 1007–1011. Available at: https://doi.org/10.1136/bjo.2008.154674.</w:t>
      </w:r>
    </w:p>
    <w:p w14:paraId="4FE52427" w14:textId="77777777" w:rsidR="0085461E" w:rsidRPr="0085461E" w:rsidRDefault="0085461E" w:rsidP="0085461E">
      <w:pPr>
        <w:pStyle w:val="Bibliography"/>
      </w:pPr>
      <w:r w:rsidRPr="0085461E">
        <w:t xml:space="preserve">Cruz, O.A. </w:t>
      </w:r>
      <w:r w:rsidRPr="0085461E">
        <w:rPr>
          <w:i/>
          <w:iCs/>
        </w:rPr>
        <w:t>et al.</w:t>
      </w:r>
      <w:r w:rsidRPr="0085461E">
        <w:t xml:space="preserve"> (2023) ‘Amblyopia Preferred Practice Pattern’, </w:t>
      </w:r>
      <w:r w:rsidRPr="0085461E">
        <w:rPr>
          <w:i/>
          <w:iCs/>
        </w:rPr>
        <w:t>Ophthalmology</w:t>
      </w:r>
      <w:r w:rsidRPr="0085461E">
        <w:t>, 130(3), pp. P136–P178. Available at: https://doi.org/10.1016/j.ophtha.2022.11.003.</w:t>
      </w:r>
    </w:p>
    <w:p w14:paraId="24A8DA51" w14:textId="77777777" w:rsidR="0085461E" w:rsidRPr="0085461E" w:rsidRDefault="0085461E" w:rsidP="0085461E">
      <w:pPr>
        <w:pStyle w:val="Bibliography"/>
      </w:pPr>
      <w:r w:rsidRPr="0085461E">
        <w:t xml:space="preserve">Dean, S.E., Povey, R.C. and Reeves, J. (2016) ‘Assessing interventions to increase compliance to patching treatment in children with amblyopia: a systematic review and meta-analysis’, </w:t>
      </w:r>
      <w:r w:rsidRPr="0085461E">
        <w:rPr>
          <w:i/>
          <w:iCs/>
        </w:rPr>
        <w:t>British Journal of Ophthalmology</w:t>
      </w:r>
      <w:r w:rsidRPr="0085461E">
        <w:t>, 100(2), pp. 159–165. Available at: https://doi.org/10.1136/bjophthalmol-2015-307340.</w:t>
      </w:r>
    </w:p>
    <w:p w14:paraId="7CCC0959" w14:textId="77777777" w:rsidR="0085461E" w:rsidRPr="0085461E" w:rsidRDefault="0085461E" w:rsidP="0085461E">
      <w:pPr>
        <w:pStyle w:val="Bibliography"/>
      </w:pPr>
      <w:r w:rsidRPr="0085461E">
        <w:t xml:space="preserve">Kiorpes, L. (2019) ‘Understanding the development of amblyopia using macaque monkey models’, </w:t>
      </w:r>
      <w:r w:rsidRPr="0085461E">
        <w:rPr>
          <w:i/>
          <w:iCs/>
        </w:rPr>
        <w:t>Proceedings of the National Academy of Sciences</w:t>
      </w:r>
      <w:r w:rsidRPr="0085461E">
        <w:t>, 116(52), pp. 26217–26223. Available at: https://doi.org/10.1073/pnas.1902285116.</w:t>
      </w:r>
    </w:p>
    <w:p w14:paraId="3A8F96D1" w14:textId="77777777" w:rsidR="0085461E" w:rsidRPr="0085461E" w:rsidRDefault="0085461E" w:rsidP="0085461E">
      <w:pPr>
        <w:pStyle w:val="Bibliography"/>
      </w:pPr>
      <w:r w:rsidRPr="0085461E">
        <w:t xml:space="preserve">Pineles, S.L. </w:t>
      </w:r>
      <w:r w:rsidRPr="0085461E">
        <w:rPr>
          <w:i/>
          <w:iCs/>
        </w:rPr>
        <w:t>et al.</w:t>
      </w:r>
      <w:r w:rsidRPr="0085461E">
        <w:t xml:space="preserve"> (2020) ‘Binocular Treatment of Amblyopia’, </w:t>
      </w:r>
      <w:r w:rsidRPr="0085461E">
        <w:rPr>
          <w:i/>
          <w:iCs/>
        </w:rPr>
        <w:t>Ophthalmology</w:t>
      </w:r>
      <w:r w:rsidRPr="0085461E">
        <w:t>, 127(2), pp. 261–272. Available at: https://doi.org/10.1016/j.ophtha.2019.08.024.</w:t>
      </w:r>
    </w:p>
    <w:p w14:paraId="31999097" w14:textId="77777777" w:rsidR="0085461E" w:rsidRPr="0085461E" w:rsidRDefault="0085461E" w:rsidP="0085461E">
      <w:pPr>
        <w:pStyle w:val="Bibliography"/>
      </w:pPr>
      <w:r w:rsidRPr="0085461E">
        <w:t xml:space="preserve">Proudlock, F.A. </w:t>
      </w:r>
      <w:r w:rsidRPr="0085461E">
        <w:rPr>
          <w:i/>
          <w:iCs/>
        </w:rPr>
        <w:t>et al.</w:t>
      </w:r>
      <w:r w:rsidRPr="0085461E">
        <w:t xml:space="preserve"> (2024) ‘Extended optical treatment versus early patching with an intensive patching regimen in children with amblyopia in Europe (EuPatch): a multicentre, randomised controlled trial’, </w:t>
      </w:r>
      <w:r w:rsidRPr="0085461E">
        <w:rPr>
          <w:i/>
          <w:iCs/>
        </w:rPr>
        <w:t>The Lancet</w:t>
      </w:r>
      <w:r w:rsidRPr="0085461E">
        <w:t>, 403(10438), pp. 1766–1778. Available at: https://doi.org/10.1016/S0140-6736(23)02893-3.</w:t>
      </w:r>
    </w:p>
    <w:p w14:paraId="6B4CC153" w14:textId="77777777" w:rsidR="0085461E" w:rsidRPr="0085461E" w:rsidRDefault="0085461E" w:rsidP="0085461E">
      <w:pPr>
        <w:pStyle w:val="Bibliography"/>
      </w:pPr>
      <w:r w:rsidRPr="0085461E">
        <w:t xml:space="preserve">Rahi, J.S. </w:t>
      </w:r>
      <w:r w:rsidRPr="0085461E">
        <w:rPr>
          <w:i/>
          <w:iCs/>
        </w:rPr>
        <w:t>et al.</w:t>
      </w:r>
      <w:r w:rsidRPr="0085461E">
        <w:t xml:space="preserve"> (2002) ‘Risk, causes, and outcomes of visual impairment after loss of vision in the non-amblyopic eye: a population-based study’, </w:t>
      </w:r>
      <w:r w:rsidRPr="0085461E">
        <w:rPr>
          <w:i/>
          <w:iCs/>
        </w:rPr>
        <w:t>The Lancet</w:t>
      </w:r>
      <w:r w:rsidRPr="0085461E">
        <w:t>, 360(9333), pp. 597–602. Available at: https://doi.org/10.1016/S0140-6736(02)09782-9.</w:t>
      </w:r>
    </w:p>
    <w:p w14:paraId="7AA19080" w14:textId="77777777" w:rsidR="0085461E" w:rsidRPr="0085461E" w:rsidRDefault="0085461E" w:rsidP="0085461E">
      <w:pPr>
        <w:pStyle w:val="Bibliography"/>
      </w:pPr>
      <w:r w:rsidRPr="0085461E">
        <w:t xml:space="preserve">Scheiman, M. </w:t>
      </w:r>
      <w:r w:rsidRPr="0085461E">
        <w:rPr>
          <w:i/>
          <w:iCs/>
        </w:rPr>
        <w:t>et al.</w:t>
      </w:r>
      <w:r w:rsidRPr="0085461E">
        <w:t xml:space="preserve"> (2005) ‘Randomized Trial of Treatment of Amblyopia in Children Aged 7 to 17 Years’, </w:t>
      </w:r>
      <w:r w:rsidRPr="0085461E">
        <w:rPr>
          <w:i/>
          <w:iCs/>
        </w:rPr>
        <w:t>Archives of Ophthalmology</w:t>
      </w:r>
      <w:r w:rsidRPr="0085461E">
        <w:t>, 123(4), p. 437. Available at: https://doi.org/10.1001/archopht.123.4.437.</w:t>
      </w:r>
    </w:p>
    <w:p w14:paraId="23316860" w14:textId="77777777" w:rsidR="0085461E" w:rsidRPr="0085461E" w:rsidRDefault="0085461E" w:rsidP="0085461E">
      <w:pPr>
        <w:pStyle w:val="Bibliography"/>
      </w:pPr>
      <w:r w:rsidRPr="0085461E">
        <w:t xml:space="preserve">Solebo, A.L., Cumberland, P.M. and Rahi, J.S. (2015) ‘Whole-population vision screening in children aged 4–5 years to detect amblyopia’, </w:t>
      </w:r>
      <w:r w:rsidRPr="0085461E">
        <w:rPr>
          <w:i/>
          <w:iCs/>
        </w:rPr>
        <w:t>The Lancet</w:t>
      </w:r>
      <w:r w:rsidRPr="0085461E">
        <w:t>, 385(9984), pp. 2308–2319. Available at: https://doi.org/10.1016/S0140-6736(14)60522-5.</w:t>
      </w:r>
    </w:p>
    <w:p w14:paraId="397DF7AD" w14:textId="77777777" w:rsidR="0085461E" w:rsidRPr="0085461E" w:rsidRDefault="0085461E" w:rsidP="0085461E">
      <w:pPr>
        <w:pStyle w:val="Bibliography"/>
      </w:pPr>
      <w:r w:rsidRPr="0085461E">
        <w:t xml:space="preserve">Stewart, C.E. </w:t>
      </w:r>
      <w:r w:rsidRPr="0085461E">
        <w:rPr>
          <w:i/>
          <w:iCs/>
        </w:rPr>
        <w:t>et al.</w:t>
      </w:r>
      <w:r w:rsidRPr="0085461E">
        <w:t xml:space="preserve"> (2007) ‘Objectively monitored patching regimens for treatment of amblyopia: randomised trial’, </w:t>
      </w:r>
      <w:r w:rsidRPr="0085461E">
        <w:rPr>
          <w:i/>
          <w:iCs/>
        </w:rPr>
        <w:t>BMJ</w:t>
      </w:r>
      <w:r w:rsidRPr="0085461E">
        <w:t>, 335(7622), p. 707. Available at: https://doi.org/10.1136/bmj.39301.460150.55.</w:t>
      </w:r>
    </w:p>
    <w:p w14:paraId="309388A8" w14:textId="77777777" w:rsidR="0085461E" w:rsidRPr="0085461E" w:rsidRDefault="0085461E" w:rsidP="0085461E">
      <w:pPr>
        <w:pStyle w:val="Bibliography"/>
      </w:pPr>
      <w:r w:rsidRPr="0085461E">
        <w:t xml:space="preserve">Stewart, C.E. </w:t>
      </w:r>
      <w:r w:rsidRPr="0085461E">
        <w:rPr>
          <w:i/>
          <w:iCs/>
        </w:rPr>
        <w:t>et al.</w:t>
      </w:r>
      <w:r w:rsidRPr="0085461E">
        <w:t xml:space="preserve"> (2017) ‘Occlusion dose monitoring in amblyopia therapy: status, insights, and future directions’, </w:t>
      </w:r>
      <w:r w:rsidRPr="0085461E">
        <w:rPr>
          <w:i/>
          <w:iCs/>
        </w:rPr>
        <w:t xml:space="preserve">Journal of American Association for Pediatric </w:t>
      </w:r>
      <w:r w:rsidRPr="0085461E">
        <w:rPr>
          <w:i/>
          <w:iCs/>
        </w:rPr>
        <w:lastRenderedPageBreak/>
        <w:t>Ophthalmology and Strabismus</w:t>
      </w:r>
      <w:r w:rsidRPr="0085461E">
        <w:t>, 21(5), pp. 402–406. Available at: https://doi.org/10.1016/j.jaapos.2017.06.018.</w:t>
      </w:r>
    </w:p>
    <w:p w14:paraId="26EE6295" w14:textId="77777777" w:rsidR="0085461E" w:rsidRPr="0085461E" w:rsidRDefault="0085461E" w:rsidP="0085461E">
      <w:pPr>
        <w:pStyle w:val="Bibliography"/>
      </w:pPr>
      <w:r w:rsidRPr="0085461E">
        <w:t xml:space="preserve">Tailor, V. </w:t>
      </w:r>
      <w:r w:rsidRPr="0085461E">
        <w:rPr>
          <w:i/>
          <w:iCs/>
        </w:rPr>
        <w:t>et al.</w:t>
      </w:r>
      <w:r w:rsidRPr="0085461E">
        <w:t xml:space="preserve"> (2022) ‘Binocular versus standard occlusion or blurring treatment for unilateral amblyopia in children aged three to eight years’, </w:t>
      </w:r>
      <w:r w:rsidRPr="0085461E">
        <w:rPr>
          <w:i/>
          <w:iCs/>
        </w:rPr>
        <w:t>Cochrane Database of Systematic Reviews</w:t>
      </w:r>
      <w:r w:rsidRPr="0085461E">
        <w:t>. Edited by Cochrane Eyes and Vision Group, 2022(3). Available at: https://doi.org/10.1002/14651858.CD011347.pub3.</w:t>
      </w:r>
    </w:p>
    <w:p w14:paraId="2248C7E5" w14:textId="77777777" w:rsidR="0085461E" w:rsidRPr="0085461E" w:rsidRDefault="0085461E" w:rsidP="0085461E">
      <w:pPr>
        <w:pStyle w:val="Bibliography"/>
      </w:pPr>
      <w:r w:rsidRPr="0085461E">
        <w:t xml:space="preserve">Tsani, Z. </w:t>
      </w:r>
      <w:r w:rsidRPr="0085461E">
        <w:rPr>
          <w:i/>
          <w:iCs/>
        </w:rPr>
        <w:t>et al.</w:t>
      </w:r>
      <w:r w:rsidRPr="0085461E">
        <w:t xml:space="preserve"> (2024) ‘Binocular treatment for amblyopia: a systematic review’, </w:t>
      </w:r>
      <w:r w:rsidRPr="0085461E">
        <w:rPr>
          <w:i/>
          <w:iCs/>
        </w:rPr>
        <w:t>International Ophthalmology</w:t>
      </w:r>
      <w:r w:rsidRPr="0085461E">
        <w:t>, 44(1), p. 362. Available at: https://doi.org/10.1007/s10792-024-03259-7.</w:t>
      </w:r>
    </w:p>
    <w:p w14:paraId="5D2966E5" w14:textId="77777777" w:rsidR="0085461E" w:rsidRPr="0085461E" w:rsidRDefault="0085461E" w:rsidP="0085461E">
      <w:pPr>
        <w:pStyle w:val="Bibliography"/>
      </w:pPr>
      <w:r w:rsidRPr="0085461E">
        <w:t xml:space="preserve">Williams, C. </w:t>
      </w:r>
      <w:r w:rsidRPr="0085461E">
        <w:rPr>
          <w:i/>
          <w:iCs/>
        </w:rPr>
        <w:t>et al.</w:t>
      </w:r>
      <w:r w:rsidRPr="0085461E">
        <w:t xml:space="preserve"> (2008) ‘Prevalence and risk factors for common vision problems in children: data from the ALSPAC study’, </w:t>
      </w:r>
      <w:r w:rsidRPr="0085461E">
        <w:rPr>
          <w:i/>
          <w:iCs/>
        </w:rPr>
        <w:t>British Journal of Ophthalmology</w:t>
      </w:r>
      <w:r w:rsidRPr="0085461E">
        <w:t>, 92(7), pp. 959–964. Available at: https://doi.org/10.1136/bjo.2007.134700.</w:t>
      </w:r>
    </w:p>
    <w:p w14:paraId="185D3CB4" w14:textId="77777777" w:rsidR="0085461E" w:rsidRPr="0085461E" w:rsidRDefault="0085461E" w:rsidP="0085461E">
      <w:pPr>
        <w:pStyle w:val="Bibliography"/>
      </w:pPr>
      <w:r w:rsidRPr="0085461E">
        <w:t xml:space="preserve">Yardley, L., Ainsworth, B., </w:t>
      </w:r>
      <w:r w:rsidRPr="0085461E">
        <w:rPr>
          <w:i/>
          <w:iCs/>
        </w:rPr>
        <w:t>et al.</w:t>
      </w:r>
      <w:r w:rsidRPr="0085461E">
        <w:t xml:space="preserve"> (2015) ‘The person-based approach to enhancing the acceptability and feasibility of interventions’, </w:t>
      </w:r>
      <w:r w:rsidRPr="0085461E">
        <w:rPr>
          <w:i/>
          <w:iCs/>
        </w:rPr>
        <w:t>Pilot and Feasibility Studies</w:t>
      </w:r>
      <w:r w:rsidRPr="0085461E">
        <w:t>, 1(1), p. 37. Available at: https://doi.org/10.1186/s40814-015-0033-z.</w:t>
      </w:r>
    </w:p>
    <w:p w14:paraId="4BEE933E" w14:textId="77777777" w:rsidR="0085461E" w:rsidRPr="0085461E" w:rsidRDefault="0085461E" w:rsidP="0085461E">
      <w:pPr>
        <w:pStyle w:val="Bibliography"/>
      </w:pPr>
      <w:r w:rsidRPr="0085461E">
        <w:t xml:space="preserve">Yardley, L., Morrison, L., </w:t>
      </w:r>
      <w:r w:rsidRPr="0085461E">
        <w:rPr>
          <w:i/>
          <w:iCs/>
        </w:rPr>
        <w:t>et al.</w:t>
      </w:r>
      <w:r w:rsidRPr="0085461E">
        <w:t xml:space="preserve"> (2015) ‘The Person-Based Approach to Intervention Development: Application to Digital Health-Related Behavior Change Interventions’, </w:t>
      </w:r>
      <w:r w:rsidRPr="0085461E">
        <w:rPr>
          <w:i/>
          <w:iCs/>
        </w:rPr>
        <w:t>Journal of Medical Internet Research</w:t>
      </w:r>
      <w:r w:rsidRPr="0085461E">
        <w:t>, 17(1), p. e30. Available at: https://doi.org/10.2196/jmir.4055.</w:t>
      </w:r>
    </w:p>
    <w:p w14:paraId="225FC9C1" w14:textId="77777777" w:rsidR="00D54B9F" w:rsidRDefault="0012696C" w:rsidP="0085461E">
      <w:pPr>
        <w:pStyle w:val="Bibliography"/>
        <w:rPr>
          <w:b/>
          <w:bCs/>
        </w:rPr>
        <w:sectPr w:rsidR="00D54B9F" w:rsidSect="008711D9">
          <w:footerReference w:type="even" r:id="rId14"/>
          <w:footerReference w:type="default" r:id="rId15"/>
          <w:pgSz w:w="11906" w:h="16838"/>
          <w:pgMar w:top="1440" w:right="1440" w:bottom="1440" w:left="1440" w:header="708" w:footer="708" w:gutter="0"/>
          <w:lnNumType w:countBy="1" w:restart="continuous"/>
          <w:cols w:space="708"/>
          <w:docGrid w:linePitch="360"/>
        </w:sectPr>
      </w:pPr>
      <w:r>
        <w:rPr>
          <w:b/>
          <w:bCs/>
        </w:rPr>
        <w:fldChar w:fldCharType="end"/>
      </w:r>
    </w:p>
    <w:p w14:paraId="4A6CC127" w14:textId="77777777" w:rsidR="008A520C" w:rsidRPr="008A520C" w:rsidRDefault="008A520C" w:rsidP="008A520C">
      <w:pPr>
        <w:spacing w:before="0" w:after="0"/>
        <w:contextualSpacing/>
        <w:rPr>
          <w:rFonts w:asciiTheme="majorHAnsi" w:eastAsiaTheme="majorEastAsia" w:hAnsiTheme="majorHAnsi" w:cstheme="majorBidi"/>
          <w:spacing w:val="-10"/>
          <w:kern w:val="28"/>
          <w:sz w:val="56"/>
          <w:szCs w:val="56"/>
        </w:rPr>
      </w:pPr>
      <w:r w:rsidRPr="008A520C">
        <w:rPr>
          <w:rFonts w:asciiTheme="majorHAnsi" w:eastAsiaTheme="majorEastAsia" w:hAnsiTheme="majorHAnsi" w:cstheme="majorBidi"/>
          <w:spacing w:val="-10"/>
          <w:kern w:val="28"/>
          <w:sz w:val="56"/>
          <w:szCs w:val="56"/>
        </w:rPr>
        <w:lastRenderedPageBreak/>
        <w:t>Supplementary material</w:t>
      </w:r>
    </w:p>
    <w:p w14:paraId="493ADD2B" w14:textId="77777777" w:rsidR="008A520C" w:rsidRDefault="008A520C" w:rsidP="008A520C">
      <w:pPr>
        <w:spacing w:before="0" w:after="0"/>
        <w:rPr>
          <w:rFonts w:asciiTheme="minorHAnsi" w:hAnsiTheme="minorHAnsi"/>
        </w:rPr>
      </w:pPr>
    </w:p>
    <w:p w14:paraId="661500E2" w14:textId="329BB7E9" w:rsidR="008675FA" w:rsidRPr="008A520C" w:rsidRDefault="008675FA" w:rsidP="008A520C">
      <w:pPr>
        <w:spacing w:before="0" w:after="0"/>
        <w:rPr>
          <w:rFonts w:asciiTheme="minorHAnsi" w:hAnsiTheme="minorHAnsi"/>
        </w:rPr>
      </w:pPr>
      <w:r>
        <w:rPr>
          <w:rFonts w:asciiTheme="minorHAnsi" w:hAnsiTheme="minorHAnsi"/>
        </w:rPr>
        <w:t>Table S1: Under 18’s questions</w:t>
      </w:r>
    </w:p>
    <w:tbl>
      <w:tblPr>
        <w:tblW w:w="5000" w:type="pct"/>
        <w:tblLook w:val="04A0" w:firstRow="1" w:lastRow="0" w:firstColumn="1" w:lastColumn="0" w:noHBand="0" w:noVBand="1"/>
      </w:tblPr>
      <w:tblGrid>
        <w:gridCol w:w="9026"/>
      </w:tblGrid>
      <w:tr w:rsidR="008A520C" w:rsidRPr="008A520C" w14:paraId="264FBCC8" w14:textId="77777777">
        <w:trPr>
          <w:trHeight w:val="300"/>
        </w:trPr>
        <w:tc>
          <w:tcPr>
            <w:tcW w:w="5000" w:type="pct"/>
            <w:tcBorders>
              <w:top w:val="nil"/>
              <w:left w:val="nil"/>
              <w:bottom w:val="nil"/>
              <w:right w:val="nil"/>
            </w:tcBorders>
            <w:shd w:val="clear" w:color="auto" w:fill="auto"/>
            <w:noWrap/>
            <w:vAlign w:val="bottom"/>
            <w:hideMark/>
          </w:tcPr>
          <w:p w14:paraId="724398F4" w14:textId="77777777" w:rsidR="008A520C" w:rsidRPr="008A520C" w:rsidRDefault="008A520C" w:rsidP="008A520C">
            <w:pPr>
              <w:spacing w:before="0" w:after="0"/>
              <w:rPr>
                <w:rFonts w:ascii="Calibri" w:eastAsia="Times New Roman" w:hAnsi="Calibri" w:cs="Calibri"/>
                <w:b/>
                <w:bCs/>
                <w:color w:val="000000"/>
                <w:kern w:val="0"/>
                <w:sz w:val="16"/>
                <w:szCs w:val="16"/>
                <w:lang w:eastAsia="en-GB"/>
                <w14:ligatures w14:val="none"/>
              </w:rPr>
            </w:pPr>
            <w:r w:rsidRPr="008A520C">
              <w:rPr>
                <w:rFonts w:ascii="Calibri" w:eastAsia="Times New Roman" w:hAnsi="Calibri" w:cs="Calibri"/>
                <w:b/>
                <w:bCs/>
                <w:color w:val="000000"/>
                <w:kern w:val="0"/>
                <w:sz w:val="16"/>
                <w:szCs w:val="16"/>
                <w:lang w:eastAsia="en-GB"/>
                <w14:ligatures w14:val="none"/>
              </w:rPr>
              <w:t>U18s</w:t>
            </w:r>
          </w:p>
        </w:tc>
      </w:tr>
      <w:tr w:rsidR="008A520C" w:rsidRPr="008A520C" w14:paraId="08A01E13" w14:textId="77777777">
        <w:trPr>
          <w:trHeight w:val="300"/>
        </w:trPr>
        <w:tc>
          <w:tcPr>
            <w:tcW w:w="5000" w:type="pct"/>
            <w:tcBorders>
              <w:top w:val="nil"/>
              <w:left w:val="nil"/>
              <w:bottom w:val="nil"/>
              <w:right w:val="nil"/>
            </w:tcBorders>
            <w:shd w:val="clear" w:color="auto" w:fill="auto"/>
            <w:noWrap/>
            <w:vAlign w:val="bottom"/>
            <w:hideMark/>
          </w:tcPr>
          <w:p w14:paraId="5C0A0CF6" w14:textId="5DB6303E"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Are you currently based in the UK?</w:t>
            </w:r>
            <w:r w:rsidR="0078646B">
              <w:rPr>
                <w:rFonts w:ascii="Calibri" w:eastAsia="Times New Roman" w:hAnsi="Calibri" w:cs="Calibri"/>
                <w:color w:val="000000"/>
                <w:kern w:val="0"/>
                <w:sz w:val="16"/>
                <w:szCs w:val="16"/>
                <w:lang w:eastAsia="en-GB"/>
                <w14:ligatures w14:val="none"/>
              </w:rPr>
              <w:t xml:space="preserve"> Yes/no</w:t>
            </w:r>
          </w:p>
        </w:tc>
      </w:tr>
      <w:tr w:rsidR="008A520C" w:rsidRPr="008A520C" w14:paraId="1D1EBCA3" w14:textId="77777777">
        <w:trPr>
          <w:trHeight w:val="300"/>
        </w:trPr>
        <w:tc>
          <w:tcPr>
            <w:tcW w:w="5000" w:type="pct"/>
            <w:tcBorders>
              <w:top w:val="nil"/>
              <w:left w:val="nil"/>
              <w:bottom w:val="nil"/>
              <w:right w:val="nil"/>
            </w:tcBorders>
            <w:shd w:val="clear" w:color="auto" w:fill="auto"/>
            <w:noWrap/>
            <w:vAlign w:val="bottom"/>
            <w:hideMark/>
          </w:tcPr>
          <w:p w14:paraId="01AE772D" w14:textId="77777777" w:rsidR="008A520C" w:rsidRPr="008A520C" w:rsidRDefault="008A520C" w:rsidP="008A520C">
            <w:pPr>
              <w:spacing w:before="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We want to reach as many people as possible with this survey. To help us, what are the first 2 letters of your postcode</w:t>
            </w:r>
          </w:p>
        </w:tc>
      </w:tr>
      <w:tr w:rsidR="008A520C" w:rsidRPr="008A520C" w14:paraId="4CF86379" w14:textId="77777777">
        <w:trPr>
          <w:trHeight w:val="300"/>
        </w:trPr>
        <w:tc>
          <w:tcPr>
            <w:tcW w:w="5000" w:type="pct"/>
            <w:tcBorders>
              <w:top w:val="nil"/>
              <w:left w:val="nil"/>
              <w:bottom w:val="nil"/>
              <w:right w:val="nil"/>
            </w:tcBorders>
            <w:shd w:val="clear" w:color="auto" w:fill="auto"/>
            <w:noWrap/>
            <w:vAlign w:val="bottom"/>
            <w:hideMark/>
          </w:tcPr>
          <w:p w14:paraId="3F37710A" w14:textId="3370D032"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We want to reach as many people as possible with this survey. To help us, what country are you from?</w:t>
            </w:r>
            <w:r w:rsidR="0078646B">
              <w:rPr>
                <w:rFonts w:ascii="Calibri" w:eastAsia="Times New Roman" w:hAnsi="Calibri" w:cs="Calibri"/>
                <w:color w:val="000000"/>
                <w:kern w:val="0"/>
                <w:sz w:val="16"/>
                <w:szCs w:val="16"/>
                <w:lang w:eastAsia="en-GB"/>
                <w14:ligatures w14:val="none"/>
              </w:rPr>
              <w:t xml:space="preserve"> </w:t>
            </w:r>
            <w:r w:rsidR="00C15958">
              <w:rPr>
                <w:rFonts w:ascii="Calibri" w:eastAsia="Times New Roman" w:hAnsi="Calibri" w:cs="Calibri"/>
                <w:color w:val="000000"/>
                <w:kern w:val="0"/>
                <w:sz w:val="16"/>
                <w:szCs w:val="16"/>
                <w:lang w:eastAsia="en-GB"/>
                <w14:ligatures w14:val="none"/>
              </w:rPr>
              <w:t>[Free text]</w:t>
            </w:r>
          </w:p>
        </w:tc>
      </w:tr>
      <w:tr w:rsidR="008A520C" w:rsidRPr="008A520C" w14:paraId="3ECACB40" w14:textId="77777777">
        <w:trPr>
          <w:trHeight w:val="300"/>
        </w:trPr>
        <w:tc>
          <w:tcPr>
            <w:tcW w:w="5000" w:type="pct"/>
            <w:tcBorders>
              <w:top w:val="nil"/>
              <w:left w:val="nil"/>
              <w:bottom w:val="nil"/>
              <w:right w:val="nil"/>
            </w:tcBorders>
            <w:shd w:val="clear" w:color="auto" w:fill="auto"/>
            <w:noWrap/>
            <w:vAlign w:val="bottom"/>
            <w:hideMark/>
          </w:tcPr>
          <w:p w14:paraId="700D06CD" w14:textId="50117CE7"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How old are you?</w:t>
            </w:r>
            <w:r w:rsidR="00C15958">
              <w:rPr>
                <w:rFonts w:ascii="Calibri" w:eastAsia="Times New Roman" w:hAnsi="Calibri" w:cs="Calibri"/>
                <w:color w:val="000000"/>
                <w:kern w:val="0"/>
                <w:sz w:val="16"/>
                <w:szCs w:val="16"/>
                <w:lang w:eastAsia="en-GB"/>
                <w14:ligatures w14:val="none"/>
              </w:rPr>
              <w:t xml:space="preserve"> [Free text number]</w:t>
            </w:r>
          </w:p>
        </w:tc>
      </w:tr>
      <w:tr w:rsidR="008A520C" w:rsidRPr="008A520C" w14:paraId="42DBDF98" w14:textId="77777777">
        <w:trPr>
          <w:trHeight w:val="300"/>
        </w:trPr>
        <w:tc>
          <w:tcPr>
            <w:tcW w:w="5000" w:type="pct"/>
            <w:tcBorders>
              <w:top w:val="nil"/>
              <w:left w:val="nil"/>
              <w:bottom w:val="nil"/>
              <w:right w:val="nil"/>
            </w:tcBorders>
            <w:shd w:val="clear" w:color="auto" w:fill="auto"/>
            <w:noWrap/>
            <w:vAlign w:val="bottom"/>
            <w:hideMark/>
          </w:tcPr>
          <w:p w14:paraId="04E43BEE" w14:textId="1C04D556"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Which of the following applies to you?</w:t>
            </w:r>
            <w:r w:rsidR="00C15958">
              <w:rPr>
                <w:rFonts w:ascii="Calibri" w:eastAsia="Times New Roman" w:hAnsi="Calibri" w:cs="Calibri"/>
                <w:color w:val="000000"/>
                <w:kern w:val="0"/>
                <w:sz w:val="16"/>
                <w:szCs w:val="16"/>
                <w:lang w:eastAsia="en-GB"/>
                <w14:ligatures w14:val="none"/>
              </w:rPr>
              <w:t xml:space="preserve"> </w:t>
            </w:r>
            <w:r w:rsidR="00D60856">
              <w:rPr>
                <w:rFonts w:ascii="Calibri" w:eastAsia="Times New Roman" w:hAnsi="Calibri" w:cs="Calibri"/>
                <w:color w:val="000000"/>
                <w:kern w:val="0"/>
                <w:sz w:val="16"/>
                <w:szCs w:val="16"/>
                <w:lang w:eastAsia="en-GB"/>
                <w14:ligatures w14:val="none"/>
              </w:rPr>
              <w:t>(</w:t>
            </w:r>
            <w:r w:rsidR="00CB6D60">
              <w:rPr>
                <w:rFonts w:ascii="Calibri" w:eastAsia="Times New Roman" w:hAnsi="Calibri" w:cs="Calibri"/>
                <w:color w:val="000000"/>
                <w:kern w:val="0"/>
                <w:sz w:val="16"/>
                <w:szCs w:val="16"/>
                <w:lang w:eastAsia="en-GB"/>
                <w14:ligatures w14:val="none"/>
              </w:rPr>
              <w:t>I currently wear a patch / I used to wear a patch</w:t>
            </w:r>
            <w:r w:rsidR="00D60856">
              <w:rPr>
                <w:rFonts w:ascii="Calibri" w:eastAsia="Times New Roman" w:hAnsi="Calibri" w:cs="Calibri"/>
                <w:color w:val="000000"/>
                <w:kern w:val="0"/>
                <w:sz w:val="16"/>
                <w:szCs w:val="16"/>
                <w:lang w:eastAsia="en-GB"/>
                <w14:ligatures w14:val="none"/>
              </w:rPr>
              <w:t>)</w:t>
            </w:r>
          </w:p>
        </w:tc>
      </w:tr>
      <w:tr w:rsidR="008A520C" w:rsidRPr="008A520C" w14:paraId="2DACA997" w14:textId="77777777">
        <w:trPr>
          <w:trHeight w:val="300"/>
        </w:trPr>
        <w:tc>
          <w:tcPr>
            <w:tcW w:w="5000" w:type="pct"/>
            <w:tcBorders>
              <w:top w:val="nil"/>
              <w:left w:val="nil"/>
              <w:bottom w:val="nil"/>
              <w:right w:val="nil"/>
            </w:tcBorders>
            <w:shd w:val="clear" w:color="auto" w:fill="auto"/>
            <w:noWrap/>
            <w:vAlign w:val="bottom"/>
            <w:hideMark/>
          </w:tcPr>
          <w:p w14:paraId="3B9DBEC7" w14:textId="1D38CB16"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Feedback - Do you find it more difficult to patch during the week or at weekends?</w:t>
            </w:r>
            <w:r w:rsidR="00CB6D60">
              <w:rPr>
                <w:rFonts w:ascii="Calibri" w:eastAsia="Times New Roman" w:hAnsi="Calibri" w:cs="Calibri"/>
                <w:color w:val="000000"/>
                <w:kern w:val="0"/>
                <w:sz w:val="16"/>
                <w:szCs w:val="16"/>
                <w:lang w:eastAsia="en-GB"/>
                <w14:ligatures w14:val="none"/>
              </w:rPr>
              <w:t xml:space="preserve"> (</w:t>
            </w:r>
            <w:r w:rsidR="00C94881">
              <w:rPr>
                <w:rFonts w:ascii="Calibri" w:eastAsia="Times New Roman" w:hAnsi="Calibri" w:cs="Calibri"/>
                <w:color w:val="000000"/>
                <w:kern w:val="0"/>
                <w:sz w:val="16"/>
                <w:szCs w:val="16"/>
                <w:lang w:eastAsia="en-GB"/>
                <w14:ligatures w14:val="none"/>
              </w:rPr>
              <w:t>During the week / No difference / Weekends</w:t>
            </w:r>
            <w:r w:rsidR="00CB6D60">
              <w:rPr>
                <w:rFonts w:ascii="Calibri" w:eastAsia="Times New Roman" w:hAnsi="Calibri" w:cs="Calibri"/>
                <w:color w:val="000000"/>
                <w:kern w:val="0"/>
                <w:sz w:val="16"/>
                <w:szCs w:val="16"/>
                <w:lang w:eastAsia="en-GB"/>
                <w14:ligatures w14:val="none"/>
              </w:rPr>
              <w:t>)</w:t>
            </w:r>
          </w:p>
        </w:tc>
      </w:tr>
      <w:tr w:rsidR="008A520C" w:rsidRPr="008A520C" w14:paraId="27F25C09" w14:textId="77777777">
        <w:trPr>
          <w:trHeight w:val="300"/>
        </w:trPr>
        <w:tc>
          <w:tcPr>
            <w:tcW w:w="5000" w:type="pct"/>
            <w:tcBorders>
              <w:top w:val="nil"/>
              <w:left w:val="nil"/>
              <w:bottom w:val="nil"/>
              <w:right w:val="nil"/>
            </w:tcBorders>
            <w:shd w:val="clear" w:color="auto" w:fill="auto"/>
            <w:noWrap/>
            <w:vAlign w:val="bottom"/>
            <w:hideMark/>
          </w:tcPr>
          <w:p w14:paraId="53F2E2C4" w14:textId="50325013"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I wear my patch:</w:t>
            </w:r>
            <w:r w:rsidR="006E543E">
              <w:rPr>
                <w:rFonts w:ascii="Calibri" w:eastAsia="Times New Roman" w:hAnsi="Calibri" w:cs="Calibri"/>
                <w:color w:val="000000"/>
                <w:kern w:val="0"/>
                <w:sz w:val="16"/>
                <w:szCs w:val="16"/>
                <w:lang w:eastAsia="en-GB"/>
                <w14:ligatures w14:val="none"/>
              </w:rPr>
              <w:t xml:space="preserve"> </w:t>
            </w:r>
            <w:r w:rsidR="00B63983">
              <w:rPr>
                <w:rFonts w:ascii="Calibri" w:eastAsia="Times New Roman" w:hAnsi="Calibri" w:cs="Calibri"/>
                <w:color w:val="000000"/>
                <w:kern w:val="0"/>
                <w:sz w:val="16"/>
                <w:szCs w:val="16"/>
                <w:lang w:eastAsia="en-GB"/>
                <w14:ligatures w14:val="none"/>
              </w:rPr>
              <w:t>(Only at school / More school than home / Same at school and home / More home than school / Only at home)</w:t>
            </w:r>
          </w:p>
        </w:tc>
      </w:tr>
      <w:tr w:rsidR="008A520C" w:rsidRPr="008A520C" w14:paraId="779D8263" w14:textId="77777777">
        <w:trPr>
          <w:trHeight w:val="300"/>
        </w:trPr>
        <w:tc>
          <w:tcPr>
            <w:tcW w:w="5000" w:type="pct"/>
            <w:tcBorders>
              <w:top w:val="nil"/>
              <w:left w:val="nil"/>
              <w:bottom w:val="nil"/>
              <w:right w:val="nil"/>
            </w:tcBorders>
            <w:shd w:val="clear" w:color="auto" w:fill="auto"/>
            <w:noWrap/>
            <w:vAlign w:val="bottom"/>
            <w:hideMark/>
          </w:tcPr>
          <w:p w14:paraId="17C18F27" w14:textId="248BEB7D"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Which type of patch do you prefer to wear?</w:t>
            </w:r>
            <w:r w:rsidR="00393BE2">
              <w:rPr>
                <w:rFonts w:ascii="Calibri" w:eastAsia="Times New Roman" w:hAnsi="Calibri" w:cs="Calibri"/>
                <w:color w:val="000000"/>
                <w:kern w:val="0"/>
                <w:sz w:val="16"/>
                <w:szCs w:val="16"/>
                <w:lang w:eastAsia="en-GB"/>
                <w14:ligatures w14:val="none"/>
              </w:rPr>
              <w:t xml:space="preserve"> (Patterned patch / plain patch / No preference)</w:t>
            </w:r>
          </w:p>
        </w:tc>
      </w:tr>
      <w:tr w:rsidR="008A520C" w:rsidRPr="008A520C" w14:paraId="46D87BF5" w14:textId="77777777">
        <w:trPr>
          <w:trHeight w:val="300"/>
        </w:trPr>
        <w:tc>
          <w:tcPr>
            <w:tcW w:w="5000" w:type="pct"/>
            <w:tcBorders>
              <w:top w:val="nil"/>
              <w:left w:val="nil"/>
              <w:bottom w:val="nil"/>
              <w:right w:val="nil"/>
            </w:tcBorders>
            <w:shd w:val="clear" w:color="auto" w:fill="auto"/>
            <w:noWrap/>
            <w:vAlign w:val="bottom"/>
            <w:hideMark/>
          </w:tcPr>
          <w:p w14:paraId="70A00B25" w14:textId="51ACB3D7"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Overall, what makes you want to wear your patch the most? Please move the options and place in order. </w:t>
            </w:r>
            <w:r w:rsidR="00F27F28">
              <w:rPr>
                <w:rFonts w:ascii="Calibri" w:eastAsia="Times New Roman" w:hAnsi="Calibri" w:cs="Calibri"/>
                <w:color w:val="000000"/>
                <w:kern w:val="0"/>
                <w:sz w:val="16"/>
                <w:szCs w:val="16"/>
                <w:lang w:eastAsia="en-GB"/>
                <w14:ligatures w14:val="none"/>
              </w:rPr>
              <w:t xml:space="preserve">(Force / </w:t>
            </w:r>
            <w:r w:rsidR="00461C68">
              <w:rPr>
                <w:rFonts w:ascii="Calibri" w:eastAsia="Times New Roman" w:hAnsi="Calibri" w:cs="Calibri"/>
                <w:color w:val="000000"/>
                <w:kern w:val="0"/>
                <w:sz w:val="16"/>
                <w:szCs w:val="16"/>
                <w:lang w:eastAsia="en-GB"/>
                <w14:ligatures w14:val="none"/>
              </w:rPr>
              <w:t>Rewards / Desire to improve eyesight</w:t>
            </w:r>
            <w:r w:rsidR="00F27F28">
              <w:rPr>
                <w:rFonts w:ascii="Calibri" w:eastAsia="Times New Roman" w:hAnsi="Calibri" w:cs="Calibri"/>
                <w:color w:val="000000"/>
                <w:kern w:val="0"/>
                <w:sz w:val="16"/>
                <w:szCs w:val="16"/>
                <w:lang w:eastAsia="en-GB"/>
                <w14:ligatures w14:val="none"/>
              </w:rPr>
              <w:t>)</w:t>
            </w:r>
          </w:p>
        </w:tc>
      </w:tr>
      <w:tr w:rsidR="008A520C" w:rsidRPr="008A520C" w14:paraId="106A06BB" w14:textId="77777777">
        <w:trPr>
          <w:trHeight w:val="300"/>
        </w:trPr>
        <w:tc>
          <w:tcPr>
            <w:tcW w:w="5000" w:type="pct"/>
            <w:tcBorders>
              <w:top w:val="nil"/>
              <w:left w:val="nil"/>
              <w:bottom w:val="nil"/>
              <w:right w:val="nil"/>
            </w:tcBorders>
            <w:shd w:val="clear" w:color="auto" w:fill="auto"/>
            <w:noWrap/>
            <w:vAlign w:val="bottom"/>
            <w:hideMark/>
          </w:tcPr>
          <w:p w14:paraId="7A184708" w14:textId="55CB304A"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Is there anything else that makes you want to wear your patch?</w:t>
            </w:r>
            <w:r w:rsidR="00461C68">
              <w:rPr>
                <w:rFonts w:ascii="Calibri" w:eastAsia="Times New Roman" w:hAnsi="Calibri" w:cs="Calibri"/>
                <w:color w:val="000000"/>
                <w:kern w:val="0"/>
                <w:sz w:val="16"/>
                <w:szCs w:val="16"/>
                <w:lang w:eastAsia="en-GB"/>
                <w14:ligatures w14:val="none"/>
              </w:rPr>
              <w:t xml:space="preserve"> [free text option]</w:t>
            </w:r>
          </w:p>
        </w:tc>
      </w:tr>
      <w:tr w:rsidR="008A520C" w:rsidRPr="008A520C" w14:paraId="262D4E49" w14:textId="77777777">
        <w:trPr>
          <w:trHeight w:val="300"/>
        </w:trPr>
        <w:tc>
          <w:tcPr>
            <w:tcW w:w="5000" w:type="pct"/>
            <w:tcBorders>
              <w:top w:val="nil"/>
              <w:left w:val="nil"/>
              <w:bottom w:val="nil"/>
              <w:right w:val="nil"/>
            </w:tcBorders>
            <w:shd w:val="clear" w:color="auto" w:fill="auto"/>
            <w:noWrap/>
            <w:vAlign w:val="bottom"/>
            <w:hideMark/>
          </w:tcPr>
          <w:p w14:paraId="4E90DAF8" w14:textId="4589641E"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In your experience, which of the following makes you not want to wear your patch?</w:t>
            </w:r>
            <w:r w:rsidR="00461C68">
              <w:rPr>
                <w:rFonts w:ascii="Calibri" w:eastAsia="Times New Roman" w:hAnsi="Calibri" w:cs="Calibri"/>
                <w:color w:val="000000"/>
                <w:kern w:val="0"/>
                <w:sz w:val="16"/>
                <w:szCs w:val="16"/>
                <w:lang w:eastAsia="en-GB"/>
                <w14:ligatures w14:val="none"/>
              </w:rPr>
              <w:t xml:space="preserve"> </w:t>
            </w:r>
            <w:r w:rsidR="0088753A">
              <w:rPr>
                <w:rFonts w:ascii="Calibri" w:eastAsia="Times New Roman" w:hAnsi="Calibri" w:cs="Calibri"/>
                <w:color w:val="000000"/>
                <w:kern w:val="0"/>
                <w:sz w:val="16"/>
                <w:szCs w:val="16"/>
                <w:lang w:eastAsia="en-GB"/>
                <w14:ligatures w14:val="none"/>
              </w:rPr>
              <w:t xml:space="preserve">Time it takes / </w:t>
            </w:r>
            <w:r w:rsidR="000976DD">
              <w:rPr>
                <w:rFonts w:ascii="Calibri" w:eastAsia="Times New Roman" w:hAnsi="Calibri" w:cs="Calibri"/>
                <w:color w:val="000000"/>
                <w:kern w:val="0"/>
                <w:sz w:val="16"/>
                <w:szCs w:val="16"/>
                <w:lang w:eastAsia="en-GB"/>
                <w14:ligatures w14:val="none"/>
              </w:rPr>
              <w:t xml:space="preserve">People make fun/ It’s painful or uncomfortable / </w:t>
            </w:r>
            <w:r w:rsidR="007C7C9D">
              <w:rPr>
                <w:rFonts w:ascii="Calibri" w:eastAsia="Times New Roman" w:hAnsi="Calibri" w:cs="Calibri"/>
                <w:color w:val="000000"/>
                <w:kern w:val="0"/>
                <w:sz w:val="16"/>
                <w:szCs w:val="16"/>
                <w:lang w:eastAsia="en-GB"/>
                <w14:ligatures w14:val="none"/>
              </w:rPr>
              <w:t>It affects my friendships / It changes how I play with my friends / It stops me from learning in school</w:t>
            </w:r>
          </w:p>
        </w:tc>
      </w:tr>
      <w:tr w:rsidR="008A520C" w:rsidRPr="008A520C" w14:paraId="17DAC6FF" w14:textId="77777777">
        <w:trPr>
          <w:trHeight w:val="300"/>
        </w:trPr>
        <w:tc>
          <w:tcPr>
            <w:tcW w:w="5000" w:type="pct"/>
            <w:tcBorders>
              <w:top w:val="nil"/>
              <w:left w:val="nil"/>
              <w:bottom w:val="nil"/>
              <w:right w:val="nil"/>
            </w:tcBorders>
            <w:shd w:val="clear" w:color="auto" w:fill="auto"/>
            <w:noWrap/>
            <w:vAlign w:val="bottom"/>
            <w:hideMark/>
          </w:tcPr>
          <w:p w14:paraId="33211977" w14:textId="7A3EC942"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Do you think that computer games or apps that could see if you are wearing your patch and give you extra skins/power-ups/lives/rewards would make you want to wear your patch?</w:t>
            </w:r>
            <w:r w:rsidR="002450A2">
              <w:rPr>
                <w:rFonts w:ascii="Calibri" w:eastAsia="Times New Roman" w:hAnsi="Calibri" w:cs="Calibri"/>
                <w:color w:val="000000"/>
                <w:kern w:val="0"/>
                <w:sz w:val="16"/>
                <w:szCs w:val="16"/>
                <w:lang w:eastAsia="en-GB"/>
                <w14:ligatures w14:val="none"/>
              </w:rPr>
              <w:t xml:space="preserve"> (Yes / no)</w:t>
            </w:r>
          </w:p>
        </w:tc>
      </w:tr>
      <w:tr w:rsidR="008A520C" w:rsidRPr="008A520C" w14:paraId="0381EABF" w14:textId="77777777">
        <w:trPr>
          <w:trHeight w:val="300"/>
        </w:trPr>
        <w:tc>
          <w:tcPr>
            <w:tcW w:w="5000" w:type="pct"/>
            <w:tcBorders>
              <w:top w:val="nil"/>
              <w:left w:val="nil"/>
              <w:bottom w:val="nil"/>
              <w:right w:val="nil"/>
            </w:tcBorders>
            <w:shd w:val="clear" w:color="auto" w:fill="auto"/>
            <w:noWrap/>
            <w:vAlign w:val="bottom"/>
            <w:hideMark/>
          </w:tcPr>
          <w:p w14:paraId="3F10D32B" w14:textId="3BB31567"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If so, how and why do you think this?</w:t>
            </w:r>
            <w:r w:rsidR="002450A2">
              <w:rPr>
                <w:rFonts w:ascii="Calibri" w:eastAsia="Times New Roman" w:hAnsi="Calibri" w:cs="Calibri"/>
                <w:color w:val="000000"/>
                <w:kern w:val="0"/>
                <w:sz w:val="16"/>
                <w:szCs w:val="16"/>
                <w:lang w:eastAsia="en-GB"/>
                <w14:ligatures w14:val="none"/>
              </w:rPr>
              <w:t xml:space="preserve"> [free text]</w:t>
            </w:r>
          </w:p>
        </w:tc>
      </w:tr>
      <w:tr w:rsidR="008A520C" w:rsidRPr="008A520C" w14:paraId="5C926EC8" w14:textId="77777777">
        <w:trPr>
          <w:trHeight w:val="300"/>
        </w:trPr>
        <w:tc>
          <w:tcPr>
            <w:tcW w:w="5000" w:type="pct"/>
            <w:tcBorders>
              <w:top w:val="nil"/>
              <w:left w:val="nil"/>
              <w:bottom w:val="nil"/>
              <w:right w:val="nil"/>
            </w:tcBorders>
            <w:shd w:val="clear" w:color="auto" w:fill="auto"/>
            <w:noWrap/>
            <w:vAlign w:val="bottom"/>
            <w:hideMark/>
          </w:tcPr>
          <w:p w14:paraId="2A1757DC" w14:textId="4B7CD989"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 xml:space="preserve">We are hoping to reach a wide range of voices with this </w:t>
            </w:r>
            <w:proofErr w:type="gramStart"/>
            <w:r w:rsidRPr="008A520C">
              <w:rPr>
                <w:rFonts w:ascii="Calibri" w:eastAsia="Times New Roman" w:hAnsi="Calibri" w:cs="Calibri"/>
                <w:color w:val="000000"/>
                <w:kern w:val="0"/>
                <w:sz w:val="16"/>
                <w:szCs w:val="16"/>
                <w:lang w:eastAsia="en-GB"/>
                <w14:ligatures w14:val="none"/>
              </w:rPr>
              <w:t>survey,</w:t>
            </w:r>
            <w:proofErr w:type="gramEnd"/>
            <w:r w:rsidRPr="008A520C">
              <w:rPr>
                <w:rFonts w:ascii="Calibri" w:eastAsia="Times New Roman" w:hAnsi="Calibri" w:cs="Calibri"/>
                <w:color w:val="000000"/>
                <w:kern w:val="0"/>
                <w:sz w:val="16"/>
                <w:szCs w:val="16"/>
                <w:lang w:eastAsia="en-GB"/>
                <w14:ligatures w14:val="none"/>
              </w:rPr>
              <w:t xml:space="preserve"> therefore we would like to know what is your highest educational </w:t>
            </w:r>
            <w:proofErr w:type="gramStart"/>
            <w:r w:rsidRPr="008A520C">
              <w:rPr>
                <w:rFonts w:ascii="Calibri" w:eastAsia="Times New Roman" w:hAnsi="Calibri" w:cs="Calibri"/>
                <w:color w:val="000000"/>
                <w:kern w:val="0"/>
                <w:sz w:val="16"/>
                <w:szCs w:val="16"/>
                <w:lang w:eastAsia="en-GB"/>
                <w14:ligatures w14:val="none"/>
              </w:rPr>
              <w:t>attainment?</w:t>
            </w:r>
            <w:proofErr w:type="gramEnd"/>
            <w:r w:rsidR="00EC70B5">
              <w:rPr>
                <w:rFonts w:ascii="Calibri" w:eastAsia="Times New Roman" w:hAnsi="Calibri" w:cs="Calibri"/>
                <w:color w:val="000000"/>
                <w:kern w:val="0"/>
                <w:sz w:val="16"/>
                <w:szCs w:val="16"/>
                <w:lang w:eastAsia="en-GB"/>
                <w14:ligatures w14:val="none"/>
              </w:rPr>
              <w:t xml:space="preserve"> (GCSE or equivalent, </w:t>
            </w:r>
            <w:r w:rsidR="00784059">
              <w:rPr>
                <w:rFonts w:ascii="Calibri" w:eastAsia="Times New Roman" w:hAnsi="Calibri" w:cs="Calibri"/>
                <w:color w:val="000000"/>
                <w:kern w:val="0"/>
                <w:sz w:val="16"/>
                <w:szCs w:val="16"/>
                <w:lang w:eastAsia="en-GB"/>
                <w14:ligatures w14:val="none"/>
              </w:rPr>
              <w:t>A-Level, Graduate degree</w:t>
            </w:r>
            <w:r w:rsidR="00EC70B5">
              <w:rPr>
                <w:rFonts w:ascii="Calibri" w:eastAsia="Times New Roman" w:hAnsi="Calibri" w:cs="Calibri"/>
                <w:color w:val="000000"/>
                <w:kern w:val="0"/>
                <w:sz w:val="16"/>
                <w:szCs w:val="16"/>
                <w:lang w:eastAsia="en-GB"/>
                <w14:ligatures w14:val="none"/>
              </w:rPr>
              <w:t>)</w:t>
            </w:r>
          </w:p>
        </w:tc>
      </w:tr>
    </w:tbl>
    <w:p w14:paraId="63F720E8" w14:textId="77777777" w:rsidR="005D0E5A" w:rsidRDefault="005D0E5A"/>
    <w:p w14:paraId="61D7FF1D" w14:textId="77777777" w:rsidR="005D0E5A" w:rsidRDefault="005D0E5A">
      <w:pPr>
        <w:spacing w:before="0" w:after="0"/>
      </w:pPr>
      <w:r>
        <w:br w:type="page"/>
      </w:r>
    </w:p>
    <w:p w14:paraId="25770F38" w14:textId="1AB661F0" w:rsidR="00BD0969" w:rsidRDefault="00BD0969">
      <w:r>
        <w:lastRenderedPageBreak/>
        <w:t>Table S2: Questions to teachers</w:t>
      </w:r>
    </w:p>
    <w:tbl>
      <w:tblPr>
        <w:tblW w:w="5000" w:type="pct"/>
        <w:tblLook w:val="04A0" w:firstRow="1" w:lastRow="0" w:firstColumn="1" w:lastColumn="0" w:noHBand="0" w:noVBand="1"/>
      </w:tblPr>
      <w:tblGrid>
        <w:gridCol w:w="9026"/>
      </w:tblGrid>
      <w:tr w:rsidR="008A520C" w:rsidRPr="008A520C" w14:paraId="5CDD89F1" w14:textId="77777777">
        <w:trPr>
          <w:trHeight w:val="300"/>
        </w:trPr>
        <w:tc>
          <w:tcPr>
            <w:tcW w:w="5000" w:type="pct"/>
            <w:tcBorders>
              <w:top w:val="nil"/>
              <w:left w:val="nil"/>
              <w:bottom w:val="nil"/>
              <w:right w:val="nil"/>
            </w:tcBorders>
            <w:shd w:val="clear" w:color="auto" w:fill="auto"/>
            <w:noWrap/>
            <w:vAlign w:val="bottom"/>
            <w:hideMark/>
          </w:tcPr>
          <w:p w14:paraId="7C7CDAA9" w14:textId="77777777" w:rsidR="008A520C" w:rsidRPr="008A520C" w:rsidRDefault="008A520C" w:rsidP="008A520C">
            <w:pPr>
              <w:spacing w:before="0" w:after="0"/>
              <w:rPr>
                <w:rFonts w:ascii="Calibri" w:eastAsia="Times New Roman" w:hAnsi="Calibri" w:cs="Calibri"/>
                <w:b/>
                <w:bCs/>
                <w:color w:val="000000"/>
                <w:kern w:val="0"/>
                <w:sz w:val="16"/>
                <w:szCs w:val="16"/>
                <w:lang w:eastAsia="en-GB"/>
                <w14:ligatures w14:val="none"/>
              </w:rPr>
            </w:pPr>
            <w:r w:rsidRPr="008A520C">
              <w:rPr>
                <w:rFonts w:ascii="Calibri" w:eastAsia="Times New Roman" w:hAnsi="Calibri" w:cs="Calibri"/>
                <w:b/>
                <w:bCs/>
                <w:color w:val="000000"/>
                <w:kern w:val="0"/>
                <w:sz w:val="16"/>
                <w:szCs w:val="16"/>
                <w:lang w:eastAsia="en-GB"/>
                <w14:ligatures w14:val="none"/>
              </w:rPr>
              <w:t>Teachers</w:t>
            </w:r>
          </w:p>
        </w:tc>
      </w:tr>
      <w:tr w:rsidR="008A520C" w:rsidRPr="008A520C" w14:paraId="71824487" w14:textId="77777777">
        <w:trPr>
          <w:trHeight w:val="300"/>
        </w:trPr>
        <w:tc>
          <w:tcPr>
            <w:tcW w:w="5000" w:type="pct"/>
            <w:tcBorders>
              <w:top w:val="nil"/>
              <w:left w:val="nil"/>
              <w:bottom w:val="nil"/>
              <w:right w:val="nil"/>
            </w:tcBorders>
            <w:shd w:val="clear" w:color="auto" w:fill="auto"/>
            <w:noWrap/>
            <w:vAlign w:val="bottom"/>
            <w:hideMark/>
          </w:tcPr>
          <w:p w14:paraId="3A01C8D4" w14:textId="440AFEE2"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Are you currently based in the UK?</w:t>
            </w:r>
            <w:r w:rsidR="00144011">
              <w:rPr>
                <w:rFonts w:ascii="Calibri" w:eastAsia="Times New Roman" w:hAnsi="Calibri" w:cs="Calibri"/>
                <w:color w:val="000000"/>
                <w:kern w:val="0"/>
                <w:sz w:val="16"/>
                <w:szCs w:val="16"/>
                <w:lang w:eastAsia="en-GB"/>
                <w14:ligatures w14:val="none"/>
              </w:rPr>
              <w:t xml:space="preserve"> (Yes / no)</w:t>
            </w:r>
          </w:p>
        </w:tc>
      </w:tr>
      <w:tr w:rsidR="008A520C" w:rsidRPr="008A520C" w14:paraId="6D4C0B49" w14:textId="77777777">
        <w:trPr>
          <w:trHeight w:val="300"/>
        </w:trPr>
        <w:tc>
          <w:tcPr>
            <w:tcW w:w="5000" w:type="pct"/>
            <w:tcBorders>
              <w:top w:val="nil"/>
              <w:left w:val="nil"/>
              <w:bottom w:val="nil"/>
              <w:right w:val="nil"/>
            </w:tcBorders>
            <w:shd w:val="clear" w:color="auto" w:fill="auto"/>
            <w:noWrap/>
            <w:vAlign w:val="bottom"/>
            <w:hideMark/>
          </w:tcPr>
          <w:p w14:paraId="2D8BF53E" w14:textId="5D4C9D52"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We want to reach as many people as possible with this survey. To help us, what are the first 2 letters of your postcode?</w:t>
            </w:r>
            <w:r w:rsidR="00144011">
              <w:rPr>
                <w:rFonts w:ascii="Calibri" w:eastAsia="Times New Roman" w:hAnsi="Calibri" w:cs="Calibri"/>
                <w:color w:val="000000"/>
                <w:kern w:val="0"/>
                <w:sz w:val="16"/>
                <w:szCs w:val="16"/>
                <w:lang w:eastAsia="en-GB"/>
                <w14:ligatures w14:val="none"/>
              </w:rPr>
              <w:t xml:space="preserve"> [free text]</w:t>
            </w:r>
          </w:p>
        </w:tc>
      </w:tr>
      <w:tr w:rsidR="008A520C" w:rsidRPr="008A520C" w14:paraId="27DE99F2" w14:textId="77777777">
        <w:trPr>
          <w:trHeight w:val="300"/>
        </w:trPr>
        <w:tc>
          <w:tcPr>
            <w:tcW w:w="5000" w:type="pct"/>
            <w:tcBorders>
              <w:top w:val="nil"/>
              <w:left w:val="nil"/>
              <w:bottom w:val="nil"/>
              <w:right w:val="nil"/>
            </w:tcBorders>
            <w:shd w:val="clear" w:color="auto" w:fill="auto"/>
            <w:noWrap/>
            <w:vAlign w:val="bottom"/>
            <w:hideMark/>
          </w:tcPr>
          <w:p w14:paraId="1959DF77" w14:textId="5F734381"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We want to reach as many people as possible with this survey. To help us, what country are you from?</w:t>
            </w:r>
            <w:r w:rsidR="00144011">
              <w:rPr>
                <w:rFonts w:ascii="Calibri" w:eastAsia="Times New Roman" w:hAnsi="Calibri" w:cs="Calibri"/>
                <w:color w:val="000000"/>
                <w:kern w:val="0"/>
                <w:sz w:val="16"/>
                <w:szCs w:val="16"/>
                <w:lang w:eastAsia="en-GB"/>
                <w14:ligatures w14:val="none"/>
              </w:rPr>
              <w:t xml:space="preserve"> [free text]</w:t>
            </w:r>
          </w:p>
        </w:tc>
      </w:tr>
      <w:tr w:rsidR="008A520C" w:rsidRPr="008A520C" w14:paraId="0E027637" w14:textId="77777777">
        <w:trPr>
          <w:trHeight w:val="300"/>
        </w:trPr>
        <w:tc>
          <w:tcPr>
            <w:tcW w:w="5000" w:type="pct"/>
            <w:tcBorders>
              <w:top w:val="nil"/>
              <w:left w:val="nil"/>
              <w:bottom w:val="nil"/>
              <w:right w:val="nil"/>
            </w:tcBorders>
            <w:shd w:val="clear" w:color="auto" w:fill="auto"/>
            <w:noWrap/>
            <w:vAlign w:val="bottom"/>
            <w:hideMark/>
          </w:tcPr>
          <w:p w14:paraId="21C497DB" w14:textId="503EB299"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How old are you?</w:t>
            </w:r>
            <w:r w:rsidR="00144011">
              <w:rPr>
                <w:rFonts w:ascii="Calibri" w:eastAsia="Times New Roman" w:hAnsi="Calibri" w:cs="Calibri"/>
                <w:color w:val="000000"/>
                <w:kern w:val="0"/>
                <w:sz w:val="16"/>
                <w:szCs w:val="16"/>
                <w:lang w:eastAsia="en-GB"/>
                <w14:ligatures w14:val="none"/>
              </w:rPr>
              <w:t xml:space="preserve"> [free text number]</w:t>
            </w:r>
          </w:p>
        </w:tc>
      </w:tr>
      <w:tr w:rsidR="008A520C" w:rsidRPr="008A520C" w14:paraId="641B763D" w14:textId="77777777">
        <w:trPr>
          <w:trHeight w:val="300"/>
        </w:trPr>
        <w:tc>
          <w:tcPr>
            <w:tcW w:w="5000" w:type="pct"/>
            <w:tcBorders>
              <w:top w:val="nil"/>
              <w:left w:val="nil"/>
              <w:bottom w:val="nil"/>
              <w:right w:val="nil"/>
            </w:tcBorders>
            <w:shd w:val="clear" w:color="auto" w:fill="auto"/>
            <w:noWrap/>
            <w:vAlign w:val="bottom"/>
            <w:hideMark/>
          </w:tcPr>
          <w:p w14:paraId="7B64C661" w14:textId="6145C126"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Overall, which type of patch do your pupils mainly prefer to wear?</w:t>
            </w:r>
            <w:r w:rsidR="00D47886">
              <w:rPr>
                <w:rFonts w:ascii="Calibri" w:eastAsia="Times New Roman" w:hAnsi="Calibri" w:cs="Calibri"/>
                <w:color w:val="000000"/>
                <w:kern w:val="0"/>
                <w:sz w:val="16"/>
                <w:szCs w:val="16"/>
                <w:lang w:eastAsia="en-GB"/>
                <w14:ligatures w14:val="none"/>
              </w:rPr>
              <w:t xml:space="preserve"> (Patterned patch / plain patch / No preference)</w:t>
            </w:r>
          </w:p>
        </w:tc>
      </w:tr>
      <w:tr w:rsidR="008A520C" w:rsidRPr="008A520C" w14:paraId="247F0338" w14:textId="77777777">
        <w:trPr>
          <w:trHeight w:val="300"/>
        </w:trPr>
        <w:tc>
          <w:tcPr>
            <w:tcW w:w="5000" w:type="pct"/>
            <w:tcBorders>
              <w:top w:val="nil"/>
              <w:left w:val="nil"/>
              <w:bottom w:val="nil"/>
              <w:right w:val="nil"/>
            </w:tcBorders>
            <w:shd w:val="clear" w:color="auto" w:fill="auto"/>
            <w:noWrap/>
            <w:vAlign w:val="bottom"/>
            <w:hideMark/>
          </w:tcPr>
          <w:p w14:paraId="0C93FDDF" w14:textId="608B5C32"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In your experience overall, what best encourages your pupils to wear their patch? Please rank from most encouraging to least. Please move the options and place in order. </w:t>
            </w:r>
            <w:r w:rsidR="00D47886">
              <w:rPr>
                <w:rFonts w:ascii="Calibri" w:eastAsia="Times New Roman" w:hAnsi="Calibri" w:cs="Calibri"/>
                <w:color w:val="000000"/>
                <w:kern w:val="0"/>
                <w:sz w:val="16"/>
                <w:szCs w:val="16"/>
                <w:lang w:eastAsia="en-GB"/>
                <w14:ligatures w14:val="none"/>
              </w:rPr>
              <w:t>(Force / Rewards / Desire to improve eyesight)</w:t>
            </w:r>
          </w:p>
        </w:tc>
      </w:tr>
      <w:tr w:rsidR="008A520C" w:rsidRPr="008A520C" w14:paraId="745CC2B7" w14:textId="77777777">
        <w:trPr>
          <w:trHeight w:val="300"/>
        </w:trPr>
        <w:tc>
          <w:tcPr>
            <w:tcW w:w="5000" w:type="pct"/>
            <w:tcBorders>
              <w:top w:val="nil"/>
              <w:left w:val="nil"/>
              <w:bottom w:val="nil"/>
              <w:right w:val="nil"/>
            </w:tcBorders>
            <w:shd w:val="clear" w:color="auto" w:fill="auto"/>
            <w:noWrap/>
            <w:vAlign w:val="bottom"/>
            <w:hideMark/>
          </w:tcPr>
          <w:p w14:paraId="168B2D7D" w14:textId="2FA29CA0"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In your experience, which of the following limits your pupils' compliance with patching?</w:t>
            </w:r>
            <w:r w:rsidR="005C0CB9">
              <w:rPr>
                <w:rFonts w:ascii="Calibri" w:eastAsia="Times New Roman" w:hAnsi="Calibri" w:cs="Calibri"/>
                <w:color w:val="000000"/>
                <w:kern w:val="0"/>
                <w:sz w:val="16"/>
                <w:szCs w:val="16"/>
                <w:lang w:eastAsia="en-GB"/>
                <w14:ligatures w14:val="none"/>
              </w:rPr>
              <w:t xml:space="preserve"> Time it takes / People make fun/ It’s painful or uncomfortable / It affects my friendships / It changes how I play with my friends / It stops me from learning in school</w:t>
            </w:r>
          </w:p>
        </w:tc>
      </w:tr>
      <w:tr w:rsidR="008A520C" w:rsidRPr="008A520C" w14:paraId="0AA28ABA" w14:textId="77777777">
        <w:trPr>
          <w:trHeight w:val="300"/>
        </w:trPr>
        <w:tc>
          <w:tcPr>
            <w:tcW w:w="5000" w:type="pct"/>
            <w:tcBorders>
              <w:top w:val="nil"/>
              <w:left w:val="nil"/>
              <w:bottom w:val="nil"/>
              <w:right w:val="nil"/>
            </w:tcBorders>
            <w:shd w:val="clear" w:color="auto" w:fill="auto"/>
            <w:noWrap/>
            <w:vAlign w:val="bottom"/>
            <w:hideMark/>
          </w:tcPr>
          <w:p w14:paraId="25A6CA10" w14:textId="7F11F312"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Do you think that computer games or apps that could see if you are wearing your patch and give you extra skins/power-ups/lives/rewards would make your pupils want to wear their patch?</w:t>
            </w:r>
            <w:r w:rsidR="005C0CB9">
              <w:rPr>
                <w:rFonts w:ascii="Calibri" w:eastAsia="Times New Roman" w:hAnsi="Calibri" w:cs="Calibri"/>
                <w:color w:val="000000"/>
                <w:kern w:val="0"/>
                <w:sz w:val="16"/>
                <w:szCs w:val="16"/>
                <w:lang w:eastAsia="en-GB"/>
                <w14:ligatures w14:val="none"/>
              </w:rPr>
              <w:t xml:space="preserve"> Yes / no</w:t>
            </w:r>
          </w:p>
        </w:tc>
      </w:tr>
      <w:tr w:rsidR="008A520C" w:rsidRPr="008A520C" w14:paraId="4F4C3174" w14:textId="77777777">
        <w:trPr>
          <w:trHeight w:val="300"/>
        </w:trPr>
        <w:tc>
          <w:tcPr>
            <w:tcW w:w="5000" w:type="pct"/>
            <w:tcBorders>
              <w:top w:val="nil"/>
              <w:left w:val="nil"/>
              <w:bottom w:val="nil"/>
              <w:right w:val="nil"/>
            </w:tcBorders>
            <w:shd w:val="clear" w:color="auto" w:fill="auto"/>
            <w:noWrap/>
            <w:vAlign w:val="bottom"/>
            <w:hideMark/>
          </w:tcPr>
          <w:p w14:paraId="18B0BCEB" w14:textId="49A0B319"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If so, how and why do you think this?</w:t>
            </w:r>
            <w:r w:rsidR="005C0CB9">
              <w:rPr>
                <w:rFonts w:ascii="Calibri" w:eastAsia="Times New Roman" w:hAnsi="Calibri" w:cs="Calibri"/>
                <w:color w:val="000000"/>
                <w:kern w:val="0"/>
                <w:sz w:val="16"/>
                <w:szCs w:val="16"/>
                <w:lang w:eastAsia="en-GB"/>
                <w14:ligatures w14:val="none"/>
              </w:rPr>
              <w:t xml:space="preserve"> [Free text]</w:t>
            </w:r>
          </w:p>
        </w:tc>
      </w:tr>
    </w:tbl>
    <w:p w14:paraId="2FA5FE2E" w14:textId="77777777" w:rsidR="008A520C" w:rsidRPr="008A520C" w:rsidRDefault="008A520C" w:rsidP="008A520C">
      <w:pPr>
        <w:spacing w:before="0" w:after="0"/>
        <w:rPr>
          <w:rFonts w:asciiTheme="minorHAnsi" w:hAnsiTheme="minorHAnsi"/>
        </w:rPr>
      </w:pPr>
      <w:r w:rsidRPr="008A520C">
        <w:rPr>
          <w:rFonts w:asciiTheme="minorHAnsi" w:hAnsiTheme="minorHAnsi"/>
        </w:rPr>
        <w:br w:type="page"/>
      </w:r>
    </w:p>
    <w:p w14:paraId="0E14E7B5" w14:textId="361E5C03" w:rsidR="008A520C" w:rsidRPr="008A520C" w:rsidRDefault="00BD0969" w:rsidP="008A520C">
      <w:pPr>
        <w:spacing w:before="0" w:after="0"/>
        <w:rPr>
          <w:rFonts w:asciiTheme="minorHAnsi" w:hAnsiTheme="minorHAnsi"/>
        </w:rPr>
      </w:pPr>
      <w:r>
        <w:rPr>
          <w:rFonts w:asciiTheme="minorHAnsi" w:hAnsiTheme="minorHAnsi"/>
        </w:rPr>
        <w:lastRenderedPageBreak/>
        <w:t>Table S3: Questions to parents</w:t>
      </w:r>
    </w:p>
    <w:tbl>
      <w:tblPr>
        <w:tblW w:w="5000" w:type="pct"/>
        <w:tblLook w:val="04A0" w:firstRow="1" w:lastRow="0" w:firstColumn="1" w:lastColumn="0" w:noHBand="0" w:noVBand="1"/>
      </w:tblPr>
      <w:tblGrid>
        <w:gridCol w:w="9026"/>
      </w:tblGrid>
      <w:tr w:rsidR="008A520C" w:rsidRPr="008A520C" w14:paraId="36FEF8AD" w14:textId="77777777">
        <w:trPr>
          <w:trHeight w:val="300"/>
        </w:trPr>
        <w:tc>
          <w:tcPr>
            <w:tcW w:w="5000" w:type="pct"/>
            <w:tcBorders>
              <w:top w:val="nil"/>
              <w:left w:val="nil"/>
              <w:bottom w:val="nil"/>
              <w:right w:val="nil"/>
            </w:tcBorders>
            <w:shd w:val="clear" w:color="auto" w:fill="auto"/>
            <w:noWrap/>
            <w:vAlign w:val="bottom"/>
            <w:hideMark/>
          </w:tcPr>
          <w:p w14:paraId="5309B8AF" w14:textId="77777777"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p>
        </w:tc>
      </w:tr>
      <w:tr w:rsidR="008A520C" w:rsidRPr="008A520C" w14:paraId="2C8DDBC0" w14:textId="77777777">
        <w:trPr>
          <w:trHeight w:val="300"/>
        </w:trPr>
        <w:tc>
          <w:tcPr>
            <w:tcW w:w="5000" w:type="pct"/>
            <w:tcBorders>
              <w:top w:val="nil"/>
              <w:left w:val="nil"/>
              <w:bottom w:val="nil"/>
              <w:right w:val="nil"/>
            </w:tcBorders>
            <w:shd w:val="clear" w:color="auto" w:fill="auto"/>
            <w:noWrap/>
            <w:vAlign w:val="bottom"/>
            <w:hideMark/>
          </w:tcPr>
          <w:p w14:paraId="6E96DC49" w14:textId="77777777" w:rsidR="008A520C" w:rsidRPr="008A520C" w:rsidRDefault="008A520C" w:rsidP="008A520C">
            <w:pPr>
              <w:spacing w:before="0" w:after="0"/>
              <w:rPr>
                <w:rFonts w:ascii="Calibri" w:eastAsia="Times New Roman" w:hAnsi="Calibri" w:cs="Calibri"/>
                <w:b/>
                <w:bCs/>
                <w:color w:val="000000"/>
                <w:kern w:val="0"/>
                <w:sz w:val="16"/>
                <w:szCs w:val="16"/>
                <w:lang w:eastAsia="en-GB"/>
                <w14:ligatures w14:val="none"/>
              </w:rPr>
            </w:pPr>
            <w:r w:rsidRPr="008A520C">
              <w:rPr>
                <w:rFonts w:ascii="Calibri" w:eastAsia="Times New Roman" w:hAnsi="Calibri" w:cs="Calibri"/>
                <w:b/>
                <w:bCs/>
                <w:color w:val="000000"/>
                <w:kern w:val="0"/>
                <w:sz w:val="16"/>
                <w:szCs w:val="16"/>
                <w:lang w:eastAsia="en-GB"/>
                <w14:ligatures w14:val="none"/>
              </w:rPr>
              <w:t>Parents</w:t>
            </w:r>
          </w:p>
        </w:tc>
      </w:tr>
      <w:tr w:rsidR="008A520C" w:rsidRPr="008A520C" w14:paraId="3E9F0E8D" w14:textId="77777777">
        <w:trPr>
          <w:trHeight w:val="300"/>
        </w:trPr>
        <w:tc>
          <w:tcPr>
            <w:tcW w:w="5000" w:type="pct"/>
            <w:tcBorders>
              <w:top w:val="nil"/>
              <w:left w:val="nil"/>
              <w:bottom w:val="nil"/>
              <w:right w:val="nil"/>
            </w:tcBorders>
            <w:shd w:val="clear" w:color="auto" w:fill="auto"/>
            <w:noWrap/>
            <w:vAlign w:val="bottom"/>
            <w:hideMark/>
          </w:tcPr>
          <w:p w14:paraId="5934188F" w14:textId="291F0DF6"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Are you currently based in the UK?</w:t>
            </w:r>
            <w:r w:rsidR="005C0CB9">
              <w:rPr>
                <w:rFonts w:ascii="Calibri" w:eastAsia="Times New Roman" w:hAnsi="Calibri" w:cs="Calibri"/>
                <w:color w:val="000000"/>
                <w:kern w:val="0"/>
                <w:sz w:val="16"/>
                <w:szCs w:val="16"/>
                <w:lang w:eastAsia="en-GB"/>
                <w14:ligatures w14:val="none"/>
              </w:rPr>
              <w:t xml:space="preserve"> (Yes / no)</w:t>
            </w:r>
          </w:p>
        </w:tc>
      </w:tr>
      <w:tr w:rsidR="008A520C" w:rsidRPr="008A520C" w14:paraId="096900F1" w14:textId="77777777">
        <w:trPr>
          <w:trHeight w:val="300"/>
        </w:trPr>
        <w:tc>
          <w:tcPr>
            <w:tcW w:w="5000" w:type="pct"/>
            <w:tcBorders>
              <w:top w:val="nil"/>
              <w:left w:val="nil"/>
              <w:bottom w:val="nil"/>
              <w:right w:val="nil"/>
            </w:tcBorders>
            <w:shd w:val="clear" w:color="auto" w:fill="auto"/>
            <w:noWrap/>
            <w:vAlign w:val="bottom"/>
            <w:hideMark/>
          </w:tcPr>
          <w:p w14:paraId="76FE0093" w14:textId="557AB4BB"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We want to reach as many people as possible with this survey. To help us, what are the first 2 letters of your postcode?</w:t>
            </w:r>
            <w:r w:rsidR="00A856E7">
              <w:rPr>
                <w:rFonts w:ascii="Calibri" w:eastAsia="Times New Roman" w:hAnsi="Calibri" w:cs="Calibri"/>
                <w:color w:val="000000"/>
                <w:kern w:val="0"/>
                <w:sz w:val="16"/>
                <w:szCs w:val="16"/>
                <w:lang w:eastAsia="en-GB"/>
                <w14:ligatures w14:val="none"/>
              </w:rPr>
              <w:t xml:space="preserve"> [free text]</w:t>
            </w:r>
          </w:p>
        </w:tc>
      </w:tr>
      <w:tr w:rsidR="008A520C" w:rsidRPr="008A520C" w14:paraId="2113244E" w14:textId="77777777">
        <w:trPr>
          <w:trHeight w:val="300"/>
        </w:trPr>
        <w:tc>
          <w:tcPr>
            <w:tcW w:w="5000" w:type="pct"/>
            <w:tcBorders>
              <w:top w:val="nil"/>
              <w:left w:val="nil"/>
              <w:bottom w:val="nil"/>
              <w:right w:val="nil"/>
            </w:tcBorders>
            <w:shd w:val="clear" w:color="auto" w:fill="auto"/>
            <w:noWrap/>
            <w:vAlign w:val="bottom"/>
            <w:hideMark/>
          </w:tcPr>
          <w:p w14:paraId="1C55C27E" w14:textId="0221A554"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We want to reach as many people as possible with this survey. To help us, what country are you from?</w:t>
            </w:r>
            <w:r w:rsidR="00A856E7">
              <w:rPr>
                <w:rFonts w:ascii="Calibri" w:eastAsia="Times New Roman" w:hAnsi="Calibri" w:cs="Calibri"/>
                <w:color w:val="000000"/>
                <w:kern w:val="0"/>
                <w:sz w:val="16"/>
                <w:szCs w:val="16"/>
                <w:lang w:eastAsia="en-GB"/>
                <w14:ligatures w14:val="none"/>
              </w:rPr>
              <w:t xml:space="preserve"> [free text]</w:t>
            </w:r>
          </w:p>
        </w:tc>
      </w:tr>
      <w:tr w:rsidR="008A520C" w:rsidRPr="008A520C" w14:paraId="0C180167" w14:textId="77777777">
        <w:trPr>
          <w:trHeight w:val="300"/>
        </w:trPr>
        <w:tc>
          <w:tcPr>
            <w:tcW w:w="5000" w:type="pct"/>
            <w:tcBorders>
              <w:top w:val="nil"/>
              <w:left w:val="nil"/>
              <w:bottom w:val="nil"/>
              <w:right w:val="nil"/>
            </w:tcBorders>
            <w:shd w:val="clear" w:color="auto" w:fill="auto"/>
            <w:noWrap/>
            <w:vAlign w:val="bottom"/>
            <w:hideMark/>
          </w:tcPr>
          <w:p w14:paraId="76649794" w14:textId="4763E712"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How old are you?</w:t>
            </w:r>
            <w:r w:rsidR="00A856E7">
              <w:rPr>
                <w:rFonts w:ascii="Calibri" w:eastAsia="Times New Roman" w:hAnsi="Calibri" w:cs="Calibri"/>
                <w:color w:val="000000"/>
                <w:kern w:val="0"/>
                <w:sz w:val="16"/>
                <w:szCs w:val="16"/>
                <w:lang w:eastAsia="en-GB"/>
                <w14:ligatures w14:val="none"/>
              </w:rPr>
              <w:t xml:space="preserve"> [free text]</w:t>
            </w:r>
          </w:p>
        </w:tc>
      </w:tr>
      <w:tr w:rsidR="008A520C" w:rsidRPr="008A520C" w14:paraId="1A92E8A3" w14:textId="77777777">
        <w:trPr>
          <w:trHeight w:val="300"/>
        </w:trPr>
        <w:tc>
          <w:tcPr>
            <w:tcW w:w="5000" w:type="pct"/>
            <w:tcBorders>
              <w:top w:val="nil"/>
              <w:left w:val="nil"/>
              <w:bottom w:val="nil"/>
              <w:right w:val="nil"/>
            </w:tcBorders>
            <w:shd w:val="clear" w:color="auto" w:fill="auto"/>
            <w:noWrap/>
            <w:vAlign w:val="bottom"/>
            <w:hideMark/>
          </w:tcPr>
          <w:p w14:paraId="0FFA90D5" w14:textId="07C58A5F"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Which of the following applies to you?</w:t>
            </w:r>
            <w:r w:rsidR="00A856E7">
              <w:rPr>
                <w:rFonts w:ascii="Calibri" w:eastAsia="Times New Roman" w:hAnsi="Calibri" w:cs="Calibri"/>
                <w:color w:val="000000"/>
                <w:kern w:val="0"/>
                <w:sz w:val="16"/>
                <w:szCs w:val="16"/>
                <w:lang w:eastAsia="en-GB"/>
                <w14:ligatures w14:val="none"/>
              </w:rPr>
              <w:t xml:space="preserve"> (My child is currently having patch therapy / my child used to have patch therapy)</w:t>
            </w:r>
          </w:p>
        </w:tc>
      </w:tr>
      <w:tr w:rsidR="008A520C" w:rsidRPr="008A520C" w14:paraId="691A70E5" w14:textId="77777777">
        <w:trPr>
          <w:trHeight w:val="300"/>
        </w:trPr>
        <w:tc>
          <w:tcPr>
            <w:tcW w:w="5000" w:type="pct"/>
            <w:tcBorders>
              <w:top w:val="nil"/>
              <w:left w:val="nil"/>
              <w:bottom w:val="nil"/>
              <w:right w:val="nil"/>
            </w:tcBorders>
            <w:shd w:val="clear" w:color="auto" w:fill="auto"/>
            <w:noWrap/>
            <w:vAlign w:val="bottom"/>
            <w:hideMark/>
          </w:tcPr>
          <w:p w14:paraId="10F383F8" w14:textId="405A1F8D"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 xml:space="preserve">We are hoping to reach a wide range of voices with this </w:t>
            </w:r>
            <w:proofErr w:type="gramStart"/>
            <w:r w:rsidRPr="008A520C">
              <w:rPr>
                <w:rFonts w:ascii="Calibri" w:eastAsia="Times New Roman" w:hAnsi="Calibri" w:cs="Calibri"/>
                <w:color w:val="000000"/>
                <w:kern w:val="0"/>
                <w:sz w:val="16"/>
                <w:szCs w:val="16"/>
                <w:lang w:eastAsia="en-GB"/>
                <w14:ligatures w14:val="none"/>
              </w:rPr>
              <w:t>survey,</w:t>
            </w:r>
            <w:proofErr w:type="gramEnd"/>
            <w:r w:rsidRPr="008A520C">
              <w:rPr>
                <w:rFonts w:ascii="Calibri" w:eastAsia="Times New Roman" w:hAnsi="Calibri" w:cs="Calibri"/>
                <w:color w:val="000000"/>
                <w:kern w:val="0"/>
                <w:sz w:val="16"/>
                <w:szCs w:val="16"/>
                <w:lang w:eastAsia="en-GB"/>
                <w14:ligatures w14:val="none"/>
              </w:rPr>
              <w:t xml:space="preserve"> therefore we would like to know what is your highest educational </w:t>
            </w:r>
            <w:proofErr w:type="gramStart"/>
            <w:r w:rsidRPr="008A520C">
              <w:rPr>
                <w:rFonts w:ascii="Calibri" w:eastAsia="Times New Roman" w:hAnsi="Calibri" w:cs="Calibri"/>
                <w:color w:val="000000"/>
                <w:kern w:val="0"/>
                <w:sz w:val="16"/>
                <w:szCs w:val="16"/>
                <w:lang w:eastAsia="en-GB"/>
                <w14:ligatures w14:val="none"/>
              </w:rPr>
              <w:t>attainment?</w:t>
            </w:r>
            <w:proofErr w:type="gramEnd"/>
            <w:r w:rsidR="00A856E7">
              <w:rPr>
                <w:rFonts w:ascii="Calibri" w:eastAsia="Times New Roman" w:hAnsi="Calibri" w:cs="Calibri"/>
                <w:color w:val="000000"/>
                <w:kern w:val="0"/>
                <w:sz w:val="16"/>
                <w:szCs w:val="16"/>
                <w:lang w:eastAsia="en-GB"/>
                <w14:ligatures w14:val="none"/>
              </w:rPr>
              <w:t xml:space="preserve"> [GCSE or equivalent, A Level, Graduate degree or higher]</w:t>
            </w:r>
          </w:p>
        </w:tc>
      </w:tr>
      <w:tr w:rsidR="008A520C" w:rsidRPr="008A520C" w14:paraId="5A4AFED0" w14:textId="77777777">
        <w:trPr>
          <w:trHeight w:val="300"/>
        </w:trPr>
        <w:tc>
          <w:tcPr>
            <w:tcW w:w="5000" w:type="pct"/>
            <w:tcBorders>
              <w:top w:val="nil"/>
              <w:left w:val="nil"/>
              <w:bottom w:val="nil"/>
              <w:right w:val="nil"/>
            </w:tcBorders>
            <w:shd w:val="clear" w:color="auto" w:fill="auto"/>
            <w:noWrap/>
            <w:vAlign w:val="bottom"/>
            <w:hideMark/>
          </w:tcPr>
          <w:p w14:paraId="597E3884" w14:textId="6F538C7A"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Does your child find it more difficult to patch during the week or at weekends?</w:t>
            </w:r>
            <w:r w:rsidR="00A856E7">
              <w:rPr>
                <w:rFonts w:ascii="Calibri" w:eastAsia="Times New Roman" w:hAnsi="Calibri" w:cs="Calibri"/>
                <w:color w:val="000000"/>
                <w:kern w:val="0"/>
                <w:sz w:val="16"/>
                <w:szCs w:val="16"/>
                <w:lang w:eastAsia="en-GB"/>
                <w14:ligatures w14:val="none"/>
              </w:rPr>
              <w:t xml:space="preserve"> (During the week / No difference / Weekends)</w:t>
            </w:r>
          </w:p>
        </w:tc>
      </w:tr>
      <w:tr w:rsidR="008A520C" w:rsidRPr="008A520C" w14:paraId="65034826" w14:textId="77777777">
        <w:trPr>
          <w:trHeight w:val="300"/>
        </w:trPr>
        <w:tc>
          <w:tcPr>
            <w:tcW w:w="5000" w:type="pct"/>
            <w:tcBorders>
              <w:top w:val="nil"/>
              <w:left w:val="nil"/>
              <w:bottom w:val="nil"/>
              <w:right w:val="nil"/>
            </w:tcBorders>
            <w:shd w:val="clear" w:color="auto" w:fill="auto"/>
            <w:noWrap/>
            <w:vAlign w:val="bottom"/>
            <w:hideMark/>
          </w:tcPr>
          <w:p w14:paraId="7014B226" w14:textId="0D1A7202"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Overall does your child have a preferred patch type?</w:t>
            </w:r>
            <w:r w:rsidR="000D0F0E">
              <w:rPr>
                <w:rFonts w:ascii="Calibri" w:eastAsia="Times New Roman" w:hAnsi="Calibri" w:cs="Calibri"/>
                <w:color w:val="000000"/>
                <w:kern w:val="0"/>
                <w:sz w:val="16"/>
                <w:szCs w:val="16"/>
                <w:lang w:eastAsia="en-GB"/>
                <w14:ligatures w14:val="none"/>
              </w:rPr>
              <w:t xml:space="preserve"> (Patterned patch / plain patch / no preference)</w:t>
            </w:r>
          </w:p>
        </w:tc>
      </w:tr>
      <w:tr w:rsidR="008A520C" w:rsidRPr="008A520C" w14:paraId="28FFA76C" w14:textId="77777777">
        <w:trPr>
          <w:trHeight w:val="300"/>
        </w:trPr>
        <w:tc>
          <w:tcPr>
            <w:tcW w:w="5000" w:type="pct"/>
            <w:tcBorders>
              <w:top w:val="nil"/>
              <w:left w:val="nil"/>
              <w:bottom w:val="nil"/>
              <w:right w:val="nil"/>
            </w:tcBorders>
            <w:shd w:val="clear" w:color="auto" w:fill="auto"/>
            <w:noWrap/>
            <w:vAlign w:val="bottom"/>
            <w:hideMark/>
          </w:tcPr>
          <w:p w14:paraId="49F3CCAB" w14:textId="0B75987C"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In your experience overall, what best encourages your child to wear their patch? Please rank from most encouraging to least. Please move the options and place in order. </w:t>
            </w:r>
            <w:r w:rsidR="0058504B">
              <w:rPr>
                <w:rFonts w:ascii="Calibri" w:eastAsia="Times New Roman" w:hAnsi="Calibri" w:cs="Calibri"/>
                <w:color w:val="000000"/>
                <w:kern w:val="0"/>
                <w:sz w:val="16"/>
                <w:szCs w:val="16"/>
                <w:lang w:eastAsia="en-GB"/>
                <w14:ligatures w14:val="none"/>
              </w:rPr>
              <w:t>(Force / Rewards / Desire to improve eyesight)</w:t>
            </w:r>
          </w:p>
        </w:tc>
      </w:tr>
      <w:tr w:rsidR="008A520C" w:rsidRPr="008A520C" w14:paraId="4077BB83" w14:textId="77777777">
        <w:trPr>
          <w:trHeight w:val="300"/>
        </w:trPr>
        <w:tc>
          <w:tcPr>
            <w:tcW w:w="5000" w:type="pct"/>
            <w:tcBorders>
              <w:top w:val="nil"/>
              <w:left w:val="nil"/>
              <w:bottom w:val="nil"/>
              <w:right w:val="nil"/>
            </w:tcBorders>
            <w:shd w:val="clear" w:color="auto" w:fill="auto"/>
            <w:noWrap/>
            <w:vAlign w:val="bottom"/>
            <w:hideMark/>
          </w:tcPr>
          <w:p w14:paraId="728A58A6" w14:textId="58A528F8"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In your experience, which of the following limits your child's compliance with patching?</w:t>
            </w:r>
            <w:r w:rsidR="0058504B">
              <w:rPr>
                <w:rFonts w:ascii="Calibri" w:eastAsia="Times New Roman" w:hAnsi="Calibri" w:cs="Calibri"/>
                <w:color w:val="000000"/>
                <w:kern w:val="0"/>
                <w:sz w:val="16"/>
                <w:szCs w:val="16"/>
                <w:lang w:eastAsia="en-GB"/>
                <w14:ligatures w14:val="none"/>
              </w:rPr>
              <w:t xml:space="preserve"> (Time it takes / People make fun/ It’s painful or uncomfortable / It affects my friendships / It changes how I play with my friends / It stops me from learning in school)</w:t>
            </w:r>
          </w:p>
        </w:tc>
      </w:tr>
      <w:tr w:rsidR="008A520C" w:rsidRPr="008A520C" w14:paraId="4D517142" w14:textId="77777777">
        <w:trPr>
          <w:trHeight w:val="300"/>
        </w:trPr>
        <w:tc>
          <w:tcPr>
            <w:tcW w:w="5000" w:type="pct"/>
            <w:tcBorders>
              <w:top w:val="nil"/>
              <w:left w:val="nil"/>
              <w:bottom w:val="nil"/>
              <w:right w:val="nil"/>
            </w:tcBorders>
            <w:shd w:val="clear" w:color="auto" w:fill="auto"/>
            <w:noWrap/>
            <w:vAlign w:val="bottom"/>
            <w:hideMark/>
          </w:tcPr>
          <w:p w14:paraId="4C6156F2" w14:textId="052B8C4A"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Do you think that computer games or apps that could see if your child was wearing their patch and give them extra skins/power-ups/lives/rewards would make your child want to wear their patch?</w:t>
            </w:r>
            <w:r w:rsidR="0008163A">
              <w:rPr>
                <w:rFonts w:ascii="Calibri" w:eastAsia="Times New Roman" w:hAnsi="Calibri" w:cs="Calibri"/>
                <w:color w:val="000000"/>
                <w:kern w:val="0"/>
                <w:sz w:val="16"/>
                <w:szCs w:val="16"/>
                <w:lang w:eastAsia="en-GB"/>
                <w14:ligatures w14:val="none"/>
              </w:rPr>
              <w:t xml:space="preserve"> (Yes / no)</w:t>
            </w:r>
          </w:p>
        </w:tc>
      </w:tr>
    </w:tbl>
    <w:p w14:paraId="742E3943" w14:textId="77777777" w:rsidR="008A520C" w:rsidRPr="008A520C" w:rsidRDefault="008A520C" w:rsidP="008A520C">
      <w:pPr>
        <w:spacing w:before="0" w:after="0"/>
        <w:rPr>
          <w:rFonts w:asciiTheme="minorHAnsi" w:hAnsiTheme="minorHAnsi"/>
        </w:rPr>
      </w:pPr>
      <w:r w:rsidRPr="008A520C">
        <w:rPr>
          <w:rFonts w:asciiTheme="minorHAnsi" w:hAnsiTheme="minorHAnsi"/>
        </w:rPr>
        <w:br w:type="page"/>
      </w:r>
    </w:p>
    <w:p w14:paraId="2C57A8EA" w14:textId="59C08D60" w:rsidR="008A520C" w:rsidRPr="008A520C" w:rsidRDefault="00BD0969" w:rsidP="008A520C">
      <w:pPr>
        <w:spacing w:before="0" w:after="0"/>
        <w:rPr>
          <w:rFonts w:asciiTheme="minorHAnsi" w:hAnsiTheme="minorHAnsi"/>
        </w:rPr>
      </w:pPr>
      <w:r>
        <w:rPr>
          <w:rFonts w:asciiTheme="minorHAnsi" w:hAnsiTheme="minorHAnsi"/>
        </w:rPr>
        <w:lastRenderedPageBreak/>
        <w:t>Table S4: Questions for past patients</w:t>
      </w:r>
    </w:p>
    <w:tbl>
      <w:tblPr>
        <w:tblW w:w="5000" w:type="pct"/>
        <w:tblLook w:val="04A0" w:firstRow="1" w:lastRow="0" w:firstColumn="1" w:lastColumn="0" w:noHBand="0" w:noVBand="1"/>
      </w:tblPr>
      <w:tblGrid>
        <w:gridCol w:w="9026"/>
      </w:tblGrid>
      <w:tr w:rsidR="008A520C" w:rsidRPr="008A520C" w14:paraId="77CA84E6" w14:textId="77777777">
        <w:trPr>
          <w:trHeight w:val="300"/>
        </w:trPr>
        <w:tc>
          <w:tcPr>
            <w:tcW w:w="5000" w:type="pct"/>
            <w:tcBorders>
              <w:top w:val="nil"/>
              <w:left w:val="nil"/>
              <w:bottom w:val="nil"/>
              <w:right w:val="nil"/>
            </w:tcBorders>
            <w:shd w:val="clear" w:color="auto" w:fill="auto"/>
            <w:noWrap/>
            <w:vAlign w:val="bottom"/>
            <w:hideMark/>
          </w:tcPr>
          <w:p w14:paraId="39F7F04D" w14:textId="77777777"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p>
        </w:tc>
      </w:tr>
      <w:tr w:rsidR="008A520C" w:rsidRPr="008A520C" w14:paraId="1276DB06" w14:textId="77777777">
        <w:trPr>
          <w:trHeight w:val="300"/>
        </w:trPr>
        <w:tc>
          <w:tcPr>
            <w:tcW w:w="5000" w:type="pct"/>
            <w:tcBorders>
              <w:top w:val="nil"/>
              <w:left w:val="nil"/>
              <w:bottom w:val="nil"/>
              <w:right w:val="nil"/>
            </w:tcBorders>
            <w:shd w:val="clear" w:color="auto" w:fill="auto"/>
            <w:noWrap/>
            <w:vAlign w:val="bottom"/>
            <w:hideMark/>
          </w:tcPr>
          <w:p w14:paraId="2F595DF9" w14:textId="77777777" w:rsidR="008A520C" w:rsidRPr="008A520C" w:rsidRDefault="008A520C" w:rsidP="008A520C">
            <w:pPr>
              <w:spacing w:before="0" w:after="0"/>
              <w:rPr>
                <w:rFonts w:ascii="Calibri" w:eastAsia="Times New Roman" w:hAnsi="Calibri" w:cs="Calibri"/>
                <w:b/>
                <w:bCs/>
                <w:color w:val="000000"/>
                <w:kern w:val="0"/>
                <w:sz w:val="16"/>
                <w:szCs w:val="16"/>
                <w:lang w:eastAsia="en-GB"/>
                <w14:ligatures w14:val="none"/>
              </w:rPr>
            </w:pPr>
            <w:r w:rsidRPr="008A520C">
              <w:rPr>
                <w:rFonts w:ascii="Calibri" w:eastAsia="Times New Roman" w:hAnsi="Calibri" w:cs="Calibri"/>
                <w:b/>
                <w:bCs/>
                <w:color w:val="000000"/>
                <w:kern w:val="0"/>
                <w:sz w:val="16"/>
                <w:szCs w:val="16"/>
                <w:lang w:eastAsia="en-GB"/>
                <w14:ligatures w14:val="none"/>
              </w:rPr>
              <w:t>Ex-patients (over 18)</w:t>
            </w:r>
          </w:p>
        </w:tc>
      </w:tr>
      <w:tr w:rsidR="008A520C" w:rsidRPr="008A520C" w14:paraId="176EAAF9" w14:textId="77777777">
        <w:trPr>
          <w:trHeight w:val="300"/>
        </w:trPr>
        <w:tc>
          <w:tcPr>
            <w:tcW w:w="5000" w:type="pct"/>
            <w:tcBorders>
              <w:top w:val="nil"/>
              <w:left w:val="nil"/>
              <w:bottom w:val="nil"/>
              <w:right w:val="nil"/>
            </w:tcBorders>
            <w:shd w:val="clear" w:color="auto" w:fill="auto"/>
            <w:noWrap/>
            <w:vAlign w:val="bottom"/>
            <w:hideMark/>
          </w:tcPr>
          <w:p w14:paraId="74BD262E" w14:textId="66DE8B04"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Are you currently based in the UK?</w:t>
            </w:r>
            <w:r w:rsidR="0008163A">
              <w:rPr>
                <w:rFonts w:ascii="Calibri" w:eastAsia="Times New Roman" w:hAnsi="Calibri" w:cs="Calibri"/>
                <w:color w:val="000000"/>
                <w:kern w:val="0"/>
                <w:sz w:val="16"/>
                <w:szCs w:val="16"/>
                <w:lang w:eastAsia="en-GB"/>
                <w14:ligatures w14:val="none"/>
              </w:rPr>
              <w:t xml:space="preserve"> (Yes / no)</w:t>
            </w:r>
          </w:p>
        </w:tc>
      </w:tr>
      <w:tr w:rsidR="008A520C" w:rsidRPr="008A520C" w14:paraId="5B46D00F" w14:textId="77777777">
        <w:trPr>
          <w:trHeight w:val="300"/>
        </w:trPr>
        <w:tc>
          <w:tcPr>
            <w:tcW w:w="5000" w:type="pct"/>
            <w:tcBorders>
              <w:top w:val="nil"/>
              <w:left w:val="nil"/>
              <w:bottom w:val="nil"/>
              <w:right w:val="nil"/>
            </w:tcBorders>
            <w:shd w:val="clear" w:color="auto" w:fill="auto"/>
            <w:noWrap/>
            <w:vAlign w:val="bottom"/>
            <w:hideMark/>
          </w:tcPr>
          <w:p w14:paraId="0BA1DA77" w14:textId="5B3F82C3"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We want to reach as many people as possible with this survey. To help us, what are the first 2 letters of your postcode?</w:t>
            </w:r>
            <w:r w:rsidR="0008163A">
              <w:rPr>
                <w:rFonts w:ascii="Calibri" w:eastAsia="Times New Roman" w:hAnsi="Calibri" w:cs="Calibri"/>
                <w:color w:val="000000"/>
                <w:kern w:val="0"/>
                <w:sz w:val="16"/>
                <w:szCs w:val="16"/>
                <w:lang w:eastAsia="en-GB"/>
                <w14:ligatures w14:val="none"/>
              </w:rPr>
              <w:t xml:space="preserve"> [free text]</w:t>
            </w:r>
          </w:p>
        </w:tc>
      </w:tr>
      <w:tr w:rsidR="008A520C" w:rsidRPr="008A520C" w14:paraId="52A3A8D3" w14:textId="77777777">
        <w:trPr>
          <w:trHeight w:val="300"/>
        </w:trPr>
        <w:tc>
          <w:tcPr>
            <w:tcW w:w="5000" w:type="pct"/>
            <w:tcBorders>
              <w:top w:val="nil"/>
              <w:left w:val="nil"/>
              <w:bottom w:val="nil"/>
              <w:right w:val="nil"/>
            </w:tcBorders>
            <w:shd w:val="clear" w:color="auto" w:fill="auto"/>
            <w:noWrap/>
            <w:vAlign w:val="bottom"/>
            <w:hideMark/>
          </w:tcPr>
          <w:p w14:paraId="46A8BE91" w14:textId="34E25BD4"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We want to reach as many people as possible with this survey. To help us, what country are you from?</w:t>
            </w:r>
            <w:r w:rsidR="0008163A">
              <w:rPr>
                <w:rFonts w:ascii="Calibri" w:eastAsia="Times New Roman" w:hAnsi="Calibri" w:cs="Calibri"/>
                <w:color w:val="000000"/>
                <w:kern w:val="0"/>
                <w:sz w:val="16"/>
                <w:szCs w:val="16"/>
                <w:lang w:eastAsia="en-GB"/>
                <w14:ligatures w14:val="none"/>
              </w:rPr>
              <w:t xml:space="preserve"> [free text]</w:t>
            </w:r>
          </w:p>
        </w:tc>
      </w:tr>
      <w:tr w:rsidR="008A520C" w:rsidRPr="008A520C" w14:paraId="246153A2" w14:textId="77777777">
        <w:trPr>
          <w:trHeight w:val="300"/>
        </w:trPr>
        <w:tc>
          <w:tcPr>
            <w:tcW w:w="5000" w:type="pct"/>
            <w:tcBorders>
              <w:top w:val="nil"/>
              <w:left w:val="nil"/>
              <w:bottom w:val="nil"/>
              <w:right w:val="nil"/>
            </w:tcBorders>
            <w:shd w:val="clear" w:color="auto" w:fill="auto"/>
            <w:noWrap/>
            <w:vAlign w:val="bottom"/>
            <w:hideMark/>
          </w:tcPr>
          <w:p w14:paraId="6B9092EC" w14:textId="60A3788D"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How old are you?</w:t>
            </w:r>
            <w:r w:rsidR="0008163A">
              <w:rPr>
                <w:rFonts w:ascii="Calibri" w:eastAsia="Times New Roman" w:hAnsi="Calibri" w:cs="Calibri"/>
                <w:color w:val="000000"/>
                <w:kern w:val="0"/>
                <w:sz w:val="16"/>
                <w:szCs w:val="16"/>
                <w:lang w:eastAsia="en-GB"/>
                <w14:ligatures w14:val="none"/>
              </w:rPr>
              <w:t xml:space="preserve"> [free text]</w:t>
            </w:r>
          </w:p>
        </w:tc>
      </w:tr>
      <w:tr w:rsidR="008A520C" w:rsidRPr="008A520C" w14:paraId="7667BCA2" w14:textId="77777777">
        <w:trPr>
          <w:trHeight w:val="300"/>
        </w:trPr>
        <w:tc>
          <w:tcPr>
            <w:tcW w:w="5000" w:type="pct"/>
            <w:tcBorders>
              <w:top w:val="nil"/>
              <w:left w:val="nil"/>
              <w:bottom w:val="nil"/>
              <w:right w:val="nil"/>
            </w:tcBorders>
            <w:shd w:val="clear" w:color="auto" w:fill="auto"/>
            <w:noWrap/>
            <w:vAlign w:val="bottom"/>
            <w:hideMark/>
          </w:tcPr>
          <w:p w14:paraId="124EDC57" w14:textId="1879F296"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 xml:space="preserve">We are hoping to reach a wide range of voices with this </w:t>
            </w:r>
            <w:proofErr w:type="gramStart"/>
            <w:r w:rsidRPr="008A520C">
              <w:rPr>
                <w:rFonts w:ascii="Calibri" w:eastAsia="Times New Roman" w:hAnsi="Calibri" w:cs="Calibri"/>
                <w:color w:val="000000"/>
                <w:kern w:val="0"/>
                <w:sz w:val="16"/>
                <w:szCs w:val="16"/>
                <w:lang w:eastAsia="en-GB"/>
                <w14:ligatures w14:val="none"/>
              </w:rPr>
              <w:t>survey,</w:t>
            </w:r>
            <w:proofErr w:type="gramEnd"/>
            <w:r w:rsidRPr="008A520C">
              <w:rPr>
                <w:rFonts w:ascii="Calibri" w:eastAsia="Times New Roman" w:hAnsi="Calibri" w:cs="Calibri"/>
                <w:color w:val="000000"/>
                <w:kern w:val="0"/>
                <w:sz w:val="16"/>
                <w:szCs w:val="16"/>
                <w:lang w:eastAsia="en-GB"/>
                <w14:ligatures w14:val="none"/>
              </w:rPr>
              <w:t xml:space="preserve"> therefore we would like to know what is your highest educational </w:t>
            </w:r>
            <w:proofErr w:type="gramStart"/>
            <w:r w:rsidRPr="008A520C">
              <w:rPr>
                <w:rFonts w:ascii="Calibri" w:eastAsia="Times New Roman" w:hAnsi="Calibri" w:cs="Calibri"/>
                <w:color w:val="000000"/>
                <w:kern w:val="0"/>
                <w:sz w:val="16"/>
                <w:szCs w:val="16"/>
                <w:lang w:eastAsia="en-GB"/>
                <w14:ligatures w14:val="none"/>
              </w:rPr>
              <w:t>attainment?</w:t>
            </w:r>
            <w:proofErr w:type="gramEnd"/>
            <w:r w:rsidR="00694DC3">
              <w:rPr>
                <w:rFonts w:ascii="Calibri" w:eastAsia="Times New Roman" w:hAnsi="Calibri" w:cs="Calibri"/>
                <w:color w:val="000000"/>
                <w:kern w:val="0"/>
                <w:sz w:val="16"/>
                <w:szCs w:val="16"/>
                <w:lang w:eastAsia="en-GB"/>
                <w14:ligatures w14:val="none"/>
              </w:rPr>
              <w:t xml:space="preserve"> (GCSE or equivalent, A Level, Graduate degree)</w:t>
            </w:r>
          </w:p>
        </w:tc>
      </w:tr>
      <w:tr w:rsidR="008A520C" w:rsidRPr="008A520C" w14:paraId="555EC90A" w14:textId="77777777">
        <w:trPr>
          <w:trHeight w:val="300"/>
        </w:trPr>
        <w:tc>
          <w:tcPr>
            <w:tcW w:w="5000" w:type="pct"/>
            <w:tcBorders>
              <w:top w:val="nil"/>
              <w:left w:val="nil"/>
              <w:bottom w:val="nil"/>
              <w:right w:val="nil"/>
            </w:tcBorders>
            <w:shd w:val="clear" w:color="auto" w:fill="auto"/>
            <w:noWrap/>
            <w:vAlign w:val="bottom"/>
            <w:hideMark/>
          </w:tcPr>
          <w:p w14:paraId="576B95CD" w14:textId="4D1AD061"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Overall, did you find it more difficult to patch during the week or at weekends?</w:t>
            </w:r>
            <w:r w:rsidR="00694DC3">
              <w:rPr>
                <w:rFonts w:ascii="Calibri" w:eastAsia="Times New Roman" w:hAnsi="Calibri" w:cs="Calibri"/>
                <w:color w:val="000000"/>
                <w:kern w:val="0"/>
                <w:sz w:val="16"/>
                <w:szCs w:val="16"/>
                <w:lang w:eastAsia="en-GB"/>
                <w14:ligatures w14:val="none"/>
              </w:rPr>
              <w:t xml:space="preserve"> (During the week / No difference / Weekends)</w:t>
            </w:r>
          </w:p>
        </w:tc>
      </w:tr>
      <w:tr w:rsidR="008A520C" w:rsidRPr="008A520C" w14:paraId="0C055AFB" w14:textId="77777777">
        <w:trPr>
          <w:trHeight w:val="300"/>
        </w:trPr>
        <w:tc>
          <w:tcPr>
            <w:tcW w:w="5000" w:type="pct"/>
            <w:tcBorders>
              <w:top w:val="nil"/>
              <w:left w:val="nil"/>
              <w:bottom w:val="nil"/>
              <w:right w:val="nil"/>
            </w:tcBorders>
            <w:shd w:val="clear" w:color="auto" w:fill="auto"/>
            <w:noWrap/>
            <w:vAlign w:val="bottom"/>
            <w:hideMark/>
          </w:tcPr>
          <w:p w14:paraId="3053703B" w14:textId="14D480D6"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Most of my patching was</w:t>
            </w:r>
            <w:r w:rsidR="00694DC3">
              <w:rPr>
                <w:rFonts w:ascii="Calibri" w:eastAsia="Times New Roman" w:hAnsi="Calibri" w:cs="Calibri"/>
                <w:color w:val="000000"/>
                <w:kern w:val="0"/>
                <w:sz w:val="16"/>
                <w:szCs w:val="16"/>
                <w:lang w:eastAsia="en-GB"/>
                <w14:ligatures w14:val="none"/>
              </w:rPr>
              <w:t xml:space="preserve"> (Only at school / More school than home / Same at school and home / More home than school / Only at home)</w:t>
            </w:r>
          </w:p>
        </w:tc>
      </w:tr>
      <w:tr w:rsidR="008A520C" w:rsidRPr="008A520C" w14:paraId="00FDDC06" w14:textId="77777777">
        <w:trPr>
          <w:trHeight w:val="300"/>
        </w:trPr>
        <w:tc>
          <w:tcPr>
            <w:tcW w:w="5000" w:type="pct"/>
            <w:tcBorders>
              <w:top w:val="nil"/>
              <w:left w:val="nil"/>
              <w:bottom w:val="nil"/>
              <w:right w:val="nil"/>
            </w:tcBorders>
            <w:shd w:val="clear" w:color="auto" w:fill="auto"/>
            <w:noWrap/>
            <w:vAlign w:val="bottom"/>
            <w:hideMark/>
          </w:tcPr>
          <w:p w14:paraId="448016F7" w14:textId="38FBB493"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Overall, did you have a preferred patch type?</w:t>
            </w:r>
            <w:r w:rsidR="00694DC3">
              <w:rPr>
                <w:rFonts w:ascii="Calibri" w:eastAsia="Times New Roman" w:hAnsi="Calibri" w:cs="Calibri"/>
                <w:color w:val="000000"/>
                <w:kern w:val="0"/>
                <w:sz w:val="16"/>
                <w:szCs w:val="16"/>
                <w:lang w:eastAsia="en-GB"/>
                <w14:ligatures w14:val="none"/>
              </w:rPr>
              <w:t xml:space="preserve"> (Patterned patch, plain patch, no preference)</w:t>
            </w:r>
          </w:p>
        </w:tc>
      </w:tr>
      <w:tr w:rsidR="008A520C" w:rsidRPr="008A520C" w14:paraId="49D537DA" w14:textId="77777777">
        <w:trPr>
          <w:trHeight w:val="300"/>
        </w:trPr>
        <w:tc>
          <w:tcPr>
            <w:tcW w:w="5000" w:type="pct"/>
            <w:tcBorders>
              <w:top w:val="nil"/>
              <w:left w:val="nil"/>
              <w:bottom w:val="nil"/>
              <w:right w:val="nil"/>
            </w:tcBorders>
            <w:shd w:val="clear" w:color="auto" w:fill="auto"/>
            <w:noWrap/>
            <w:vAlign w:val="bottom"/>
            <w:hideMark/>
          </w:tcPr>
          <w:p w14:paraId="25EE80F0" w14:textId="386F93B4"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Overall, what best encouraged you to wear your patch? Please rank from most encouraging to least. Please move the options and place in order.</w:t>
            </w:r>
            <w:r w:rsidR="00694DC3">
              <w:rPr>
                <w:rFonts w:ascii="Calibri" w:eastAsia="Times New Roman" w:hAnsi="Calibri" w:cs="Calibri"/>
                <w:color w:val="000000"/>
                <w:kern w:val="0"/>
                <w:sz w:val="16"/>
                <w:szCs w:val="16"/>
                <w:lang w:eastAsia="en-GB"/>
                <w14:ligatures w14:val="none"/>
              </w:rPr>
              <w:t xml:space="preserve"> (Force / </w:t>
            </w:r>
            <w:r w:rsidR="00F54018">
              <w:rPr>
                <w:rFonts w:ascii="Calibri" w:eastAsia="Times New Roman" w:hAnsi="Calibri" w:cs="Calibri"/>
                <w:color w:val="000000"/>
                <w:kern w:val="0"/>
                <w:sz w:val="16"/>
                <w:szCs w:val="16"/>
                <w:lang w:eastAsia="en-GB"/>
                <w14:ligatures w14:val="none"/>
              </w:rPr>
              <w:t>Rewards / Desire to improve eyesight)</w:t>
            </w:r>
          </w:p>
        </w:tc>
      </w:tr>
      <w:tr w:rsidR="008A520C" w:rsidRPr="008A520C" w14:paraId="45BFE680" w14:textId="77777777">
        <w:trPr>
          <w:trHeight w:val="300"/>
        </w:trPr>
        <w:tc>
          <w:tcPr>
            <w:tcW w:w="5000" w:type="pct"/>
            <w:tcBorders>
              <w:top w:val="nil"/>
              <w:left w:val="nil"/>
              <w:bottom w:val="nil"/>
              <w:right w:val="nil"/>
            </w:tcBorders>
            <w:shd w:val="clear" w:color="auto" w:fill="auto"/>
            <w:noWrap/>
            <w:vAlign w:val="bottom"/>
            <w:hideMark/>
          </w:tcPr>
          <w:p w14:paraId="567AF2C2" w14:textId="4C9D9D23"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proofErr w:type="gramStart"/>
            <w:r w:rsidRPr="008A520C">
              <w:rPr>
                <w:rFonts w:ascii="Calibri" w:eastAsia="Times New Roman" w:hAnsi="Calibri" w:cs="Calibri"/>
                <w:color w:val="000000"/>
                <w:kern w:val="0"/>
                <w:sz w:val="16"/>
                <w:szCs w:val="16"/>
                <w:lang w:eastAsia="en-GB"/>
                <w14:ligatures w14:val="none"/>
              </w:rPr>
              <w:t>Overall</w:t>
            </w:r>
            <w:proofErr w:type="gramEnd"/>
            <w:r w:rsidRPr="008A520C">
              <w:rPr>
                <w:rFonts w:ascii="Calibri" w:eastAsia="Times New Roman" w:hAnsi="Calibri" w:cs="Calibri"/>
                <w:color w:val="000000"/>
                <w:kern w:val="0"/>
                <w:sz w:val="16"/>
                <w:szCs w:val="16"/>
                <w:lang w:eastAsia="en-GB"/>
                <w14:ligatures w14:val="none"/>
              </w:rPr>
              <w:t xml:space="preserve"> in your experience, which of the following limited your compliance with patching? Please move these options and put them in order, with factors limiting compliance the most at the top. </w:t>
            </w:r>
            <w:r w:rsidR="00F54018">
              <w:rPr>
                <w:rFonts w:ascii="Calibri" w:eastAsia="Times New Roman" w:hAnsi="Calibri" w:cs="Calibri"/>
                <w:color w:val="000000"/>
                <w:kern w:val="0"/>
                <w:sz w:val="16"/>
                <w:szCs w:val="16"/>
                <w:lang w:eastAsia="en-GB"/>
                <w14:ligatures w14:val="none"/>
              </w:rPr>
              <w:t xml:space="preserve"> (Time it takes / People make fun/ It’s painful or uncomfortable / It affects my friendships / It changes how I play with my friends / It stops me from learning in school)</w:t>
            </w:r>
          </w:p>
        </w:tc>
      </w:tr>
      <w:tr w:rsidR="008A520C" w:rsidRPr="008A520C" w14:paraId="4185F7DB" w14:textId="77777777">
        <w:trPr>
          <w:trHeight w:val="300"/>
        </w:trPr>
        <w:tc>
          <w:tcPr>
            <w:tcW w:w="5000" w:type="pct"/>
            <w:tcBorders>
              <w:top w:val="nil"/>
              <w:left w:val="nil"/>
              <w:bottom w:val="nil"/>
              <w:right w:val="nil"/>
            </w:tcBorders>
            <w:shd w:val="clear" w:color="auto" w:fill="auto"/>
            <w:noWrap/>
            <w:vAlign w:val="bottom"/>
            <w:hideMark/>
          </w:tcPr>
          <w:p w14:paraId="6DFA9729" w14:textId="77777777"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Do you think that computer games or app that could see if the user was wearing their patch and give the user extra skins/power-ups/lives/rewards would have made you want to wear your patch?</w:t>
            </w:r>
          </w:p>
        </w:tc>
      </w:tr>
    </w:tbl>
    <w:p w14:paraId="11594264" w14:textId="77777777" w:rsidR="008A520C" w:rsidRPr="008A520C" w:rsidRDefault="008A520C" w:rsidP="008A520C">
      <w:pPr>
        <w:spacing w:before="0" w:after="0"/>
        <w:rPr>
          <w:rFonts w:asciiTheme="minorHAnsi" w:hAnsiTheme="minorHAnsi"/>
        </w:rPr>
      </w:pPr>
      <w:r w:rsidRPr="008A520C">
        <w:rPr>
          <w:rFonts w:asciiTheme="minorHAnsi" w:hAnsiTheme="minorHAnsi"/>
        </w:rPr>
        <w:br w:type="page"/>
      </w:r>
    </w:p>
    <w:p w14:paraId="28549DE4" w14:textId="3BE7060B" w:rsidR="008A520C" w:rsidRPr="008A520C" w:rsidRDefault="00BD0969" w:rsidP="008A520C">
      <w:pPr>
        <w:spacing w:before="0" w:after="0"/>
        <w:rPr>
          <w:rFonts w:asciiTheme="minorHAnsi" w:hAnsiTheme="minorHAnsi"/>
        </w:rPr>
      </w:pPr>
      <w:r>
        <w:rPr>
          <w:rFonts w:asciiTheme="minorHAnsi" w:hAnsiTheme="minorHAnsi"/>
        </w:rPr>
        <w:lastRenderedPageBreak/>
        <w:t>Table S5: Questions to health professionals</w:t>
      </w:r>
    </w:p>
    <w:tbl>
      <w:tblPr>
        <w:tblW w:w="5000" w:type="pct"/>
        <w:tblLook w:val="04A0" w:firstRow="1" w:lastRow="0" w:firstColumn="1" w:lastColumn="0" w:noHBand="0" w:noVBand="1"/>
      </w:tblPr>
      <w:tblGrid>
        <w:gridCol w:w="9026"/>
      </w:tblGrid>
      <w:tr w:rsidR="008A520C" w:rsidRPr="008A520C" w14:paraId="3AA13100" w14:textId="77777777">
        <w:trPr>
          <w:trHeight w:val="300"/>
        </w:trPr>
        <w:tc>
          <w:tcPr>
            <w:tcW w:w="5000" w:type="pct"/>
            <w:tcBorders>
              <w:top w:val="nil"/>
              <w:left w:val="nil"/>
              <w:bottom w:val="nil"/>
              <w:right w:val="nil"/>
            </w:tcBorders>
            <w:shd w:val="clear" w:color="auto" w:fill="auto"/>
            <w:noWrap/>
            <w:vAlign w:val="bottom"/>
            <w:hideMark/>
          </w:tcPr>
          <w:p w14:paraId="513A0A12" w14:textId="77777777"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p>
        </w:tc>
      </w:tr>
      <w:tr w:rsidR="008A520C" w:rsidRPr="008A520C" w14:paraId="709F0E34" w14:textId="77777777">
        <w:trPr>
          <w:trHeight w:val="300"/>
        </w:trPr>
        <w:tc>
          <w:tcPr>
            <w:tcW w:w="5000" w:type="pct"/>
            <w:tcBorders>
              <w:top w:val="nil"/>
              <w:left w:val="nil"/>
              <w:bottom w:val="nil"/>
              <w:right w:val="nil"/>
            </w:tcBorders>
            <w:shd w:val="clear" w:color="auto" w:fill="auto"/>
            <w:noWrap/>
            <w:vAlign w:val="bottom"/>
            <w:hideMark/>
          </w:tcPr>
          <w:p w14:paraId="54E1AC62" w14:textId="77777777" w:rsidR="008A520C" w:rsidRPr="008A520C" w:rsidRDefault="008A520C" w:rsidP="008A520C">
            <w:pPr>
              <w:spacing w:before="0" w:after="0"/>
              <w:rPr>
                <w:rFonts w:ascii="Calibri" w:eastAsia="Times New Roman" w:hAnsi="Calibri" w:cs="Calibri"/>
                <w:b/>
                <w:bCs/>
                <w:color w:val="000000"/>
                <w:kern w:val="0"/>
                <w:sz w:val="16"/>
                <w:szCs w:val="16"/>
                <w:lang w:eastAsia="en-GB"/>
                <w14:ligatures w14:val="none"/>
              </w:rPr>
            </w:pPr>
            <w:r w:rsidRPr="008A520C">
              <w:rPr>
                <w:rFonts w:ascii="Calibri" w:eastAsia="Times New Roman" w:hAnsi="Calibri" w:cs="Calibri"/>
                <w:b/>
                <w:bCs/>
                <w:color w:val="000000"/>
                <w:kern w:val="0"/>
                <w:sz w:val="16"/>
                <w:szCs w:val="16"/>
                <w:lang w:eastAsia="en-GB"/>
                <w14:ligatures w14:val="none"/>
              </w:rPr>
              <w:t>Health professionals</w:t>
            </w:r>
          </w:p>
        </w:tc>
      </w:tr>
      <w:tr w:rsidR="008A520C" w:rsidRPr="008A520C" w14:paraId="5431A4E1" w14:textId="77777777">
        <w:trPr>
          <w:trHeight w:val="300"/>
        </w:trPr>
        <w:tc>
          <w:tcPr>
            <w:tcW w:w="5000" w:type="pct"/>
            <w:tcBorders>
              <w:top w:val="nil"/>
              <w:left w:val="nil"/>
              <w:bottom w:val="nil"/>
              <w:right w:val="nil"/>
            </w:tcBorders>
            <w:shd w:val="clear" w:color="auto" w:fill="auto"/>
            <w:noWrap/>
            <w:vAlign w:val="bottom"/>
            <w:hideMark/>
          </w:tcPr>
          <w:p w14:paraId="20F0E298" w14:textId="7613AB65"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Are you currently based in the UK?</w:t>
            </w:r>
            <w:r w:rsidR="006712D2">
              <w:rPr>
                <w:rFonts w:ascii="Calibri" w:eastAsia="Times New Roman" w:hAnsi="Calibri" w:cs="Calibri"/>
                <w:color w:val="000000"/>
                <w:kern w:val="0"/>
                <w:sz w:val="16"/>
                <w:szCs w:val="16"/>
                <w:lang w:eastAsia="en-GB"/>
                <w14:ligatures w14:val="none"/>
              </w:rPr>
              <w:t xml:space="preserve"> (yes / no)</w:t>
            </w:r>
          </w:p>
        </w:tc>
      </w:tr>
      <w:tr w:rsidR="008A520C" w:rsidRPr="008A520C" w14:paraId="01C10F05" w14:textId="77777777">
        <w:trPr>
          <w:trHeight w:val="300"/>
        </w:trPr>
        <w:tc>
          <w:tcPr>
            <w:tcW w:w="5000" w:type="pct"/>
            <w:tcBorders>
              <w:top w:val="nil"/>
              <w:left w:val="nil"/>
              <w:bottom w:val="nil"/>
              <w:right w:val="nil"/>
            </w:tcBorders>
            <w:shd w:val="clear" w:color="auto" w:fill="auto"/>
            <w:noWrap/>
            <w:vAlign w:val="bottom"/>
            <w:hideMark/>
          </w:tcPr>
          <w:p w14:paraId="0F8F2668" w14:textId="6EF98E75"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We want to reach as many people as possible with this survey. To help us, what are the first 2 letters of your postcode?</w:t>
            </w:r>
            <w:r w:rsidR="006712D2">
              <w:rPr>
                <w:rFonts w:ascii="Calibri" w:eastAsia="Times New Roman" w:hAnsi="Calibri" w:cs="Calibri"/>
                <w:color w:val="000000"/>
                <w:kern w:val="0"/>
                <w:sz w:val="16"/>
                <w:szCs w:val="16"/>
                <w:lang w:eastAsia="en-GB"/>
                <w14:ligatures w14:val="none"/>
              </w:rPr>
              <w:t xml:space="preserve"> [free text]</w:t>
            </w:r>
          </w:p>
        </w:tc>
      </w:tr>
      <w:tr w:rsidR="008A520C" w:rsidRPr="008A520C" w14:paraId="069809BA" w14:textId="77777777">
        <w:trPr>
          <w:trHeight w:val="300"/>
        </w:trPr>
        <w:tc>
          <w:tcPr>
            <w:tcW w:w="5000" w:type="pct"/>
            <w:tcBorders>
              <w:top w:val="nil"/>
              <w:left w:val="nil"/>
              <w:bottom w:val="nil"/>
              <w:right w:val="nil"/>
            </w:tcBorders>
            <w:shd w:val="clear" w:color="auto" w:fill="auto"/>
            <w:noWrap/>
            <w:vAlign w:val="bottom"/>
            <w:hideMark/>
          </w:tcPr>
          <w:p w14:paraId="6669DEDF" w14:textId="7F53C5F2"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We want to reach as many people as possible with this survey. To help us, what country are you from?</w:t>
            </w:r>
            <w:r w:rsidR="006712D2">
              <w:rPr>
                <w:rFonts w:ascii="Calibri" w:eastAsia="Times New Roman" w:hAnsi="Calibri" w:cs="Calibri"/>
                <w:color w:val="000000"/>
                <w:kern w:val="0"/>
                <w:sz w:val="16"/>
                <w:szCs w:val="16"/>
                <w:lang w:eastAsia="en-GB"/>
                <w14:ligatures w14:val="none"/>
              </w:rPr>
              <w:t xml:space="preserve"> [free text]</w:t>
            </w:r>
          </w:p>
        </w:tc>
      </w:tr>
      <w:tr w:rsidR="008A520C" w:rsidRPr="008A520C" w14:paraId="22E9C74A" w14:textId="77777777">
        <w:trPr>
          <w:trHeight w:val="300"/>
        </w:trPr>
        <w:tc>
          <w:tcPr>
            <w:tcW w:w="5000" w:type="pct"/>
            <w:tcBorders>
              <w:top w:val="nil"/>
              <w:left w:val="nil"/>
              <w:bottom w:val="nil"/>
              <w:right w:val="nil"/>
            </w:tcBorders>
            <w:shd w:val="clear" w:color="auto" w:fill="auto"/>
            <w:noWrap/>
            <w:vAlign w:val="bottom"/>
            <w:hideMark/>
          </w:tcPr>
          <w:p w14:paraId="11B9E097" w14:textId="5FF8AF82"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How old are you?</w:t>
            </w:r>
            <w:r w:rsidR="006712D2">
              <w:rPr>
                <w:rFonts w:ascii="Calibri" w:eastAsia="Times New Roman" w:hAnsi="Calibri" w:cs="Calibri"/>
                <w:color w:val="000000"/>
                <w:kern w:val="0"/>
                <w:sz w:val="16"/>
                <w:szCs w:val="16"/>
                <w:lang w:eastAsia="en-GB"/>
                <w14:ligatures w14:val="none"/>
              </w:rPr>
              <w:t xml:space="preserve"> [free text]</w:t>
            </w:r>
          </w:p>
        </w:tc>
      </w:tr>
      <w:tr w:rsidR="008A520C" w:rsidRPr="008A520C" w14:paraId="751EE562" w14:textId="77777777">
        <w:trPr>
          <w:trHeight w:val="300"/>
        </w:trPr>
        <w:tc>
          <w:tcPr>
            <w:tcW w:w="5000" w:type="pct"/>
            <w:tcBorders>
              <w:top w:val="nil"/>
              <w:left w:val="nil"/>
              <w:bottom w:val="nil"/>
              <w:right w:val="nil"/>
            </w:tcBorders>
            <w:shd w:val="clear" w:color="auto" w:fill="auto"/>
            <w:noWrap/>
            <w:vAlign w:val="bottom"/>
            <w:hideMark/>
          </w:tcPr>
          <w:p w14:paraId="03FF52FA" w14:textId="2C7EB2CB"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Overall, do your patients find it more difficult to patch during the week or at the weekends?</w:t>
            </w:r>
            <w:r w:rsidR="006712D2">
              <w:rPr>
                <w:rFonts w:ascii="Calibri" w:eastAsia="Times New Roman" w:hAnsi="Calibri" w:cs="Calibri"/>
                <w:color w:val="000000"/>
                <w:kern w:val="0"/>
                <w:sz w:val="16"/>
                <w:szCs w:val="16"/>
                <w:lang w:eastAsia="en-GB"/>
                <w14:ligatures w14:val="none"/>
              </w:rPr>
              <w:t xml:space="preserve"> (During the week / No difference / Weekends)</w:t>
            </w:r>
          </w:p>
        </w:tc>
      </w:tr>
      <w:tr w:rsidR="008A520C" w:rsidRPr="008A520C" w14:paraId="2D762861" w14:textId="77777777">
        <w:trPr>
          <w:trHeight w:val="300"/>
        </w:trPr>
        <w:tc>
          <w:tcPr>
            <w:tcW w:w="5000" w:type="pct"/>
            <w:tcBorders>
              <w:top w:val="nil"/>
              <w:left w:val="nil"/>
              <w:bottom w:val="nil"/>
              <w:right w:val="nil"/>
            </w:tcBorders>
            <w:shd w:val="clear" w:color="auto" w:fill="auto"/>
            <w:noWrap/>
            <w:vAlign w:val="bottom"/>
            <w:hideMark/>
          </w:tcPr>
          <w:p w14:paraId="3D52D304" w14:textId="3ABEFB5A"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My patients spend most of their time patching:</w:t>
            </w:r>
            <w:r w:rsidR="006712D2">
              <w:rPr>
                <w:rFonts w:ascii="Calibri" w:eastAsia="Times New Roman" w:hAnsi="Calibri" w:cs="Calibri"/>
                <w:color w:val="000000"/>
                <w:kern w:val="0"/>
                <w:sz w:val="16"/>
                <w:szCs w:val="16"/>
                <w:lang w:eastAsia="en-GB"/>
                <w14:ligatures w14:val="none"/>
              </w:rPr>
              <w:t xml:space="preserve"> (Only at school / More school than home / Same at school and home / More home than school / Only at home)</w:t>
            </w:r>
          </w:p>
        </w:tc>
      </w:tr>
      <w:tr w:rsidR="008A520C" w:rsidRPr="008A520C" w14:paraId="49A35434" w14:textId="77777777">
        <w:trPr>
          <w:trHeight w:val="300"/>
        </w:trPr>
        <w:tc>
          <w:tcPr>
            <w:tcW w:w="5000" w:type="pct"/>
            <w:tcBorders>
              <w:top w:val="nil"/>
              <w:left w:val="nil"/>
              <w:bottom w:val="nil"/>
              <w:right w:val="nil"/>
            </w:tcBorders>
            <w:shd w:val="clear" w:color="auto" w:fill="auto"/>
            <w:noWrap/>
            <w:vAlign w:val="bottom"/>
            <w:hideMark/>
          </w:tcPr>
          <w:p w14:paraId="28F7E89B" w14:textId="581F8DBD"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Overall do your patients have a preferred patch type?</w:t>
            </w:r>
            <w:r w:rsidR="006712D2">
              <w:rPr>
                <w:rFonts w:ascii="Calibri" w:eastAsia="Times New Roman" w:hAnsi="Calibri" w:cs="Calibri"/>
                <w:color w:val="000000"/>
                <w:kern w:val="0"/>
                <w:sz w:val="16"/>
                <w:szCs w:val="16"/>
                <w:lang w:eastAsia="en-GB"/>
                <w14:ligatures w14:val="none"/>
              </w:rPr>
              <w:t xml:space="preserve"> (Patterned patch / plain patch / no difference</w:t>
            </w:r>
          </w:p>
        </w:tc>
      </w:tr>
      <w:tr w:rsidR="008A520C" w:rsidRPr="008A520C" w14:paraId="17521C4D" w14:textId="77777777">
        <w:trPr>
          <w:trHeight w:val="300"/>
        </w:trPr>
        <w:tc>
          <w:tcPr>
            <w:tcW w:w="5000" w:type="pct"/>
            <w:tcBorders>
              <w:top w:val="nil"/>
              <w:left w:val="nil"/>
              <w:bottom w:val="nil"/>
              <w:right w:val="nil"/>
            </w:tcBorders>
            <w:shd w:val="clear" w:color="auto" w:fill="auto"/>
            <w:noWrap/>
            <w:vAlign w:val="bottom"/>
            <w:hideMark/>
          </w:tcPr>
          <w:p w14:paraId="19E23D30" w14:textId="774A2BCB"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In your experience overall, what best encourages your patients to wear their patch? Please rank from most encouraging to least. Please move the options and place in order. </w:t>
            </w:r>
            <w:r w:rsidR="004D432A">
              <w:rPr>
                <w:rFonts w:ascii="Calibri" w:eastAsia="Times New Roman" w:hAnsi="Calibri" w:cs="Calibri"/>
                <w:color w:val="000000"/>
                <w:kern w:val="0"/>
                <w:sz w:val="16"/>
                <w:szCs w:val="16"/>
                <w:lang w:eastAsia="en-GB"/>
                <w14:ligatures w14:val="none"/>
              </w:rPr>
              <w:t>(Force / Rewards / Desire to improve eyesight)</w:t>
            </w:r>
          </w:p>
        </w:tc>
      </w:tr>
      <w:tr w:rsidR="008A520C" w:rsidRPr="008A520C" w14:paraId="48CC5795" w14:textId="77777777">
        <w:trPr>
          <w:trHeight w:val="300"/>
        </w:trPr>
        <w:tc>
          <w:tcPr>
            <w:tcW w:w="5000" w:type="pct"/>
            <w:tcBorders>
              <w:top w:val="nil"/>
              <w:left w:val="nil"/>
              <w:bottom w:val="nil"/>
              <w:right w:val="nil"/>
            </w:tcBorders>
            <w:shd w:val="clear" w:color="auto" w:fill="auto"/>
            <w:noWrap/>
            <w:vAlign w:val="bottom"/>
            <w:hideMark/>
          </w:tcPr>
          <w:p w14:paraId="4EC0781A" w14:textId="337362F5"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In your experience which of the following limits your patients' compliance with patching?</w:t>
            </w:r>
            <w:r w:rsidR="004D432A">
              <w:rPr>
                <w:rFonts w:ascii="Calibri" w:eastAsia="Times New Roman" w:hAnsi="Calibri" w:cs="Calibri"/>
                <w:color w:val="000000"/>
                <w:kern w:val="0"/>
                <w:sz w:val="16"/>
                <w:szCs w:val="16"/>
                <w:lang w:eastAsia="en-GB"/>
                <w14:ligatures w14:val="none"/>
              </w:rPr>
              <w:t xml:space="preserve"> </w:t>
            </w:r>
          </w:p>
        </w:tc>
      </w:tr>
      <w:tr w:rsidR="008A520C" w:rsidRPr="008A520C" w14:paraId="2046A1C1" w14:textId="77777777">
        <w:trPr>
          <w:trHeight w:val="300"/>
        </w:trPr>
        <w:tc>
          <w:tcPr>
            <w:tcW w:w="5000" w:type="pct"/>
            <w:tcBorders>
              <w:top w:val="nil"/>
              <w:left w:val="nil"/>
              <w:bottom w:val="nil"/>
              <w:right w:val="nil"/>
            </w:tcBorders>
            <w:shd w:val="clear" w:color="auto" w:fill="auto"/>
            <w:noWrap/>
            <w:vAlign w:val="bottom"/>
            <w:hideMark/>
          </w:tcPr>
          <w:p w14:paraId="6248DCAC" w14:textId="2E217AF6" w:rsidR="008A520C" w:rsidRPr="008A520C" w:rsidRDefault="008A520C" w:rsidP="008A520C">
            <w:pPr>
              <w:spacing w:before="0" w:after="0"/>
              <w:rPr>
                <w:rFonts w:ascii="Calibri" w:eastAsia="Times New Roman" w:hAnsi="Calibri" w:cs="Calibri"/>
                <w:color w:val="000000"/>
                <w:kern w:val="0"/>
                <w:sz w:val="16"/>
                <w:szCs w:val="16"/>
                <w:lang w:eastAsia="en-GB"/>
                <w14:ligatures w14:val="none"/>
              </w:rPr>
            </w:pPr>
            <w:r w:rsidRPr="008A520C">
              <w:rPr>
                <w:rFonts w:ascii="Calibri" w:eastAsia="Times New Roman" w:hAnsi="Calibri" w:cs="Calibri"/>
                <w:color w:val="000000"/>
                <w:kern w:val="0"/>
                <w:sz w:val="16"/>
                <w:szCs w:val="16"/>
                <w:lang w:eastAsia="en-GB"/>
                <w14:ligatures w14:val="none"/>
              </w:rPr>
              <w:t>Do you think that computer games or apps that could see if you are wearing your patch and give you extra skins/power-ups/lives/rewards would make your patients want to wear their patch?</w:t>
            </w:r>
            <w:r w:rsidR="004D432A">
              <w:rPr>
                <w:rFonts w:ascii="Calibri" w:eastAsia="Times New Roman" w:hAnsi="Calibri" w:cs="Calibri"/>
                <w:color w:val="000000"/>
                <w:kern w:val="0"/>
                <w:sz w:val="16"/>
                <w:szCs w:val="16"/>
                <w:lang w:eastAsia="en-GB"/>
                <w14:ligatures w14:val="none"/>
              </w:rPr>
              <w:t xml:space="preserve"> (Time it takes / People make fun/ It’s painful or uncomfortable / It affects my friendships / It changes how I play with my friends / It stops me from learning in school)</w:t>
            </w:r>
          </w:p>
        </w:tc>
      </w:tr>
    </w:tbl>
    <w:p w14:paraId="4218976C" w14:textId="1A9380CD" w:rsidR="006971B4" w:rsidRPr="006971B4" w:rsidRDefault="006971B4" w:rsidP="0085461E">
      <w:pPr>
        <w:pStyle w:val="Bibliography"/>
        <w:rPr>
          <w:b/>
          <w:bCs/>
        </w:rPr>
      </w:pPr>
    </w:p>
    <w:sectPr w:rsidR="006971B4" w:rsidRPr="006971B4" w:rsidSect="008A520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BF8EBB" w14:textId="77777777" w:rsidR="00B12EBE" w:rsidRDefault="00B12EBE" w:rsidP="00BB5D79">
      <w:r>
        <w:separator/>
      </w:r>
    </w:p>
  </w:endnote>
  <w:endnote w:type="continuationSeparator" w:id="0">
    <w:p w14:paraId="7546A170" w14:textId="77777777" w:rsidR="00B12EBE" w:rsidRDefault="00B12EBE" w:rsidP="00BB5D79">
      <w:r>
        <w:continuationSeparator/>
      </w:r>
    </w:p>
  </w:endnote>
  <w:endnote w:type="continuationNotice" w:id="1">
    <w:p w14:paraId="3655EC5B" w14:textId="77777777" w:rsidR="00B12EBE" w:rsidRDefault="00B12EB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notTrueType/>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2CB972" w14:textId="4504E585" w:rsidR="00BB5D79" w:rsidRDefault="00BB5D7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913E0B">
      <w:rPr>
        <w:rStyle w:val="PageNumber"/>
        <w:noProof/>
      </w:rPr>
      <w:t>10</w:t>
    </w:r>
    <w:r>
      <w:rPr>
        <w:rStyle w:val="PageNumber"/>
      </w:rPr>
      <w:fldChar w:fldCharType="end"/>
    </w:r>
  </w:p>
  <w:p w14:paraId="15C8A0D5" w14:textId="77777777" w:rsidR="00BB5D79" w:rsidRDefault="00BB5D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86950930"/>
      <w:docPartObj>
        <w:docPartGallery w:val="Page Numbers (Bottom of Page)"/>
        <w:docPartUnique/>
      </w:docPartObj>
    </w:sdtPr>
    <w:sdtEndPr>
      <w:rPr>
        <w:rStyle w:val="PageNumber"/>
      </w:rPr>
    </w:sdtEndPr>
    <w:sdtContent>
      <w:p w14:paraId="724A774B" w14:textId="622691C7" w:rsidR="00BB5D79" w:rsidRDefault="00BB5D7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6427DC7" w14:textId="77777777" w:rsidR="00BB5D79" w:rsidRDefault="00BB5D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A461EA" w14:textId="77777777" w:rsidR="00B12EBE" w:rsidRDefault="00B12EBE" w:rsidP="00BB5D79">
      <w:r>
        <w:separator/>
      </w:r>
    </w:p>
  </w:footnote>
  <w:footnote w:type="continuationSeparator" w:id="0">
    <w:p w14:paraId="017F2DA6" w14:textId="77777777" w:rsidR="00B12EBE" w:rsidRDefault="00B12EBE" w:rsidP="00BB5D79">
      <w:r>
        <w:continuationSeparator/>
      </w:r>
    </w:p>
  </w:footnote>
  <w:footnote w:type="continuationNotice" w:id="1">
    <w:p w14:paraId="2F380C05" w14:textId="77777777" w:rsidR="00B12EBE" w:rsidRDefault="00B12EB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D5445A"/>
    <w:multiLevelType w:val="hybridMultilevel"/>
    <w:tmpl w:val="8F74CD96"/>
    <w:lvl w:ilvl="0" w:tplc="685E477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11B6314"/>
    <w:multiLevelType w:val="hybridMultilevel"/>
    <w:tmpl w:val="84CC29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37528DB"/>
    <w:multiLevelType w:val="hybridMultilevel"/>
    <w:tmpl w:val="0D96B2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A1035D7"/>
    <w:multiLevelType w:val="hybridMultilevel"/>
    <w:tmpl w:val="C032DE58"/>
    <w:lvl w:ilvl="0" w:tplc="7A4C11E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94C3C24"/>
    <w:multiLevelType w:val="hybridMultilevel"/>
    <w:tmpl w:val="9CE0C028"/>
    <w:lvl w:ilvl="0" w:tplc="08090017">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42096143">
    <w:abstractNumId w:val="2"/>
  </w:num>
  <w:num w:numId="2" w16cid:durableId="1561330425">
    <w:abstractNumId w:val="3"/>
  </w:num>
  <w:num w:numId="3" w16cid:durableId="1288319005">
    <w:abstractNumId w:val="1"/>
  </w:num>
  <w:num w:numId="4" w16cid:durableId="57213062">
    <w:abstractNumId w:val="0"/>
  </w:num>
  <w:num w:numId="5" w16cid:durableId="178881864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5"/>
  <w:removePersonalInformation/>
  <w:removeDateAndTim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7E4"/>
    <w:rsid w:val="00003639"/>
    <w:rsid w:val="000107F3"/>
    <w:rsid w:val="00015639"/>
    <w:rsid w:val="00015B5D"/>
    <w:rsid w:val="00016BD7"/>
    <w:rsid w:val="00023B32"/>
    <w:rsid w:val="00027BE3"/>
    <w:rsid w:val="00030DE6"/>
    <w:rsid w:val="00031427"/>
    <w:rsid w:val="000323F1"/>
    <w:rsid w:val="000340A3"/>
    <w:rsid w:val="00036141"/>
    <w:rsid w:val="000438A7"/>
    <w:rsid w:val="00044BF5"/>
    <w:rsid w:val="00044F4B"/>
    <w:rsid w:val="000458C7"/>
    <w:rsid w:val="000460B3"/>
    <w:rsid w:val="000460D3"/>
    <w:rsid w:val="000475BD"/>
    <w:rsid w:val="000478AF"/>
    <w:rsid w:val="000510C0"/>
    <w:rsid w:val="00054F66"/>
    <w:rsid w:val="000604D5"/>
    <w:rsid w:val="00065704"/>
    <w:rsid w:val="00067172"/>
    <w:rsid w:val="00074748"/>
    <w:rsid w:val="0008050A"/>
    <w:rsid w:val="0008163A"/>
    <w:rsid w:val="0008313A"/>
    <w:rsid w:val="00083405"/>
    <w:rsid w:val="000902DC"/>
    <w:rsid w:val="000914D4"/>
    <w:rsid w:val="000919BD"/>
    <w:rsid w:val="0009281F"/>
    <w:rsid w:val="000928E7"/>
    <w:rsid w:val="000941C8"/>
    <w:rsid w:val="00094344"/>
    <w:rsid w:val="00095379"/>
    <w:rsid w:val="00096239"/>
    <w:rsid w:val="00096BF1"/>
    <w:rsid w:val="00096F70"/>
    <w:rsid w:val="000976DD"/>
    <w:rsid w:val="000A1F74"/>
    <w:rsid w:val="000A4DBB"/>
    <w:rsid w:val="000A6D63"/>
    <w:rsid w:val="000A6D77"/>
    <w:rsid w:val="000B2223"/>
    <w:rsid w:val="000B3625"/>
    <w:rsid w:val="000B3E7E"/>
    <w:rsid w:val="000B4C09"/>
    <w:rsid w:val="000C0A3D"/>
    <w:rsid w:val="000C23AD"/>
    <w:rsid w:val="000C60CA"/>
    <w:rsid w:val="000C79D9"/>
    <w:rsid w:val="000D0F0E"/>
    <w:rsid w:val="000D3153"/>
    <w:rsid w:val="000D6EAA"/>
    <w:rsid w:val="000E463D"/>
    <w:rsid w:val="000E4FCE"/>
    <w:rsid w:val="000E7D98"/>
    <w:rsid w:val="000F39A8"/>
    <w:rsid w:val="000F39BE"/>
    <w:rsid w:val="000F3C8B"/>
    <w:rsid w:val="000F498B"/>
    <w:rsid w:val="000F5C84"/>
    <w:rsid w:val="000F63C2"/>
    <w:rsid w:val="000F6BCD"/>
    <w:rsid w:val="000F70DF"/>
    <w:rsid w:val="0010280B"/>
    <w:rsid w:val="00104097"/>
    <w:rsid w:val="00105BDE"/>
    <w:rsid w:val="00106C63"/>
    <w:rsid w:val="00107E9A"/>
    <w:rsid w:val="00116C48"/>
    <w:rsid w:val="00117252"/>
    <w:rsid w:val="001202E9"/>
    <w:rsid w:val="001243E5"/>
    <w:rsid w:val="00124E36"/>
    <w:rsid w:val="001267AB"/>
    <w:rsid w:val="0012696C"/>
    <w:rsid w:val="001273A2"/>
    <w:rsid w:val="00127487"/>
    <w:rsid w:val="0014225E"/>
    <w:rsid w:val="001422D1"/>
    <w:rsid w:val="001432AE"/>
    <w:rsid w:val="00144011"/>
    <w:rsid w:val="0015519D"/>
    <w:rsid w:val="00155296"/>
    <w:rsid w:val="00160F0D"/>
    <w:rsid w:val="001657FC"/>
    <w:rsid w:val="0016584B"/>
    <w:rsid w:val="00172F28"/>
    <w:rsid w:val="00173CEE"/>
    <w:rsid w:val="00176836"/>
    <w:rsid w:val="00176CC5"/>
    <w:rsid w:val="00177157"/>
    <w:rsid w:val="0018026C"/>
    <w:rsid w:val="00182F84"/>
    <w:rsid w:val="00187CC9"/>
    <w:rsid w:val="00194215"/>
    <w:rsid w:val="001A08E5"/>
    <w:rsid w:val="001A1B2E"/>
    <w:rsid w:val="001A1E3F"/>
    <w:rsid w:val="001A5D5E"/>
    <w:rsid w:val="001A5E0B"/>
    <w:rsid w:val="001A64AE"/>
    <w:rsid w:val="001A7572"/>
    <w:rsid w:val="001A7E46"/>
    <w:rsid w:val="001B388A"/>
    <w:rsid w:val="001B38D8"/>
    <w:rsid w:val="001B536E"/>
    <w:rsid w:val="001B7B5E"/>
    <w:rsid w:val="001C3826"/>
    <w:rsid w:val="001C58A6"/>
    <w:rsid w:val="001C5F04"/>
    <w:rsid w:val="001C6D07"/>
    <w:rsid w:val="001D3A41"/>
    <w:rsid w:val="001E001E"/>
    <w:rsid w:val="001E0455"/>
    <w:rsid w:val="001E0BC4"/>
    <w:rsid w:val="001E0E63"/>
    <w:rsid w:val="001E762B"/>
    <w:rsid w:val="001F17E4"/>
    <w:rsid w:val="001F18C5"/>
    <w:rsid w:val="001F1A04"/>
    <w:rsid w:val="001F2F0B"/>
    <w:rsid w:val="001F432D"/>
    <w:rsid w:val="0020011E"/>
    <w:rsid w:val="00200134"/>
    <w:rsid w:val="0020149C"/>
    <w:rsid w:val="002026D5"/>
    <w:rsid w:val="00203504"/>
    <w:rsid w:val="00205B8B"/>
    <w:rsid w:val="00206CDD"/>
    <w:rsid w:val="00214737"/>
    <w:rsid w:val="00214DCD"/>
    <w:rsid w:val="0021678A"/>
    <w:rsid w:val="00217B2A"/>
    <w:rsid w:val="002214C1"/>
    <w:rsid w:val="00223E04"/>
    <w:rsid w:val="002249C1"/>
    <w:rsid w:val="00227C84"/>
    <w:rsid w:val="00230110"/>
    <w:rsid w:val="00232BBB"/>
    <w:rsid w:val="00233964"/>
    <w:rsid w:val="0023601C"/>
    <w:rsid w:val="002373E2"/>
    <w:rsid w:val="00241CF1"/>
    <w:rsid w:val="00241D62"/>
    <w:rsid w:val="0024200E"/>
    <w:rsid w:val="00243031"/>
    <w:rsid w:val="00244EA0"/>
    <w:rsid w:val="002450A2"/>
    <w:rsid w:val="00251124"/>
    <w:rsid w:val="002570DD"/>
    <w:rsid w:val="002607BD"/>
    <w:rsid w:val="002611B1"/>
    <w:rsid w:val="00264744"/>
    <w:rsid w:val="00264E2F"/>
    <w:rsid w:val="002657E1"/>
    <w:rsid w:val="0027084B"/>
    <w:rsid w:val="0027154D"/>
    <w:rsid w:val="002717FB"/>
    <w:rsid w:val="00274789"/>
    <w:rsid w:val="0027588F"/>
    <w:rsid w:val="00283216"/>
    <w:rsid w:val="00283A52"/>
    <w:rsid w:val="00287745"/>
    <w:rsid w:val="0029059E"/>
    <w:rsid w:val="0029575B"/>
    <w:rsid w:val="002A0A82"/>
    <w:rsid w:val="002A2F40"/>
    <w:rsid w:val="002A4A9D"/>
    <w:rsid w:val="002A6670"/>
    <w:rsid w:val="002B1789"/>
    <w:rsid w:val="002B4461"/>
    <w:rsid w:val="002B6E6F"/>
    <w:rsid w:val="002B7E92"/>
    <w:rsid w:val="002C1BCF"/>
    <w:rsid w:val="002C30B3"/>
    <w:rsid w:val="002C47FD"/>
    <w:rsid w:val="002C4E6E"/>
    <w:rsid w:val="002C4EB5"/>
    <w:rsid w:val="002C67D1"/>
    <w:rsid w:val="002C77CC"/>
    <w:rsid w:val="002D2121"/>
    <w:rsid w:val="002D4BD3"/>
    <w:rsid w:val="002E3299"/>
    <w:rsid w:val="002E3B5A"/>
    <w:rsid w:val="002E3EDB"/>
    <w:rsid w:val="002E706F"/>
    <w:rsid w:val="002F2039"/>
    <w:rsid w:val="002F3679"/>
    <w:rsid w:val="002F61CF"/>
    <w:rsid w:val="003020E8"/>
    <w:rsid w:val="003048C7"/>
    <w:rsid w:val="00322A9E"/>
    <w:rsid w:val="00322E60"/>
    <w:rsid w:val="00323012"/>
    <w:rsid w:val="003324A6"/>
    <w:rsid w:val="003328B5"/>
    <w:rsid w:val="00334111"/>
    <w:rsid w:val="003361CF"/>
    <w:rsid w:val="00337540"/>
    <w:rsid w:val="00340F82"/>
    <w:rsid w:val="00343512"/>
    <w:rsid w:val="00346E80"/>
    <w:rsid w:val="003508BF"/>
    <w:rsid w:val="0035319E"/>
    <w:rsid w:val="003600E4"/>
    <w:rsid w:val="003612FB"/>
    <w:rsid w:val="00363934"/>
    <w:rsid w:val="00364E19"/>
    <w:rsid w:val="0036748C"/>
    <w:rsid w:val="00367ABA"/>
    <w:rsid w:val="003709E8"/>
    <w:rsid w:val="003721AE"/>
    <w:rsid w:val="00373ABF"/>
    <w:rsid w:val="00375571"/>
    <w:rsid w:val="00381705"/>
    <w:rsid w:val="003824D4"/>
    <w:rsid w:val="0038267D"/>
    <w:rsid w:val="0038277F"/>
    <w:rsid w:val="00383FB3"/>
    <w:rsid w:val="00384840"/>
    <w:rsid w:val="00384D04"/>
    <w:rsid w:val="003855D6"/>
    <w:rsid w:val="00386DF8"/>
    <w:rsid w:val="0039056D"/>
    <w:rsid w:val="00393BE2"/>
    <w:rsid w:val="00394B27"/>
    <w:rsid w:val="00394F42"/>
    <w:rsid w:val="003A16A1"/>
    <w:rsid w:val="003A2BBD"/>
    <w:rsid w:val="003A3E8A"/>
    <w:rsid w:val="003B049A"/>
    <w:rsid w:val="003B2EF3"/>
    <w:rsid w:val="003B7854"/>
    <w:rsid w:val="003C1B1C"/>
    <w:rsid w:val="003C61AD"/>
    <w:rsid w:val="003C6960"/>
    <w:rsid w:val="003D2669"/>
    <w:rsid w:val="003D60D9"/>
    <w:rsid w:val="003D6F98"/>
    <w:rsid w:val="003F3522"/>
    <w:rsid w:val="003F628D"/>
    <w:rsid w:val="003F75BC"/>
    <w:rsid w:val="00401C4E"/>
    <w:rsid w:val="00407F9A"/>
    <w:rsid w:val="0041238E"/>
    <w:rsid w:val="004156AF"/>
    <w:rsid w:val="00415C96"/>
    <w:rsid w:val="004162E7"/>
    <w:rsid w:val="00416C99"/>
    <w:rsid w:val="004217F1"/>
    <w:rsid w:val="0042236F"/>
    <w:rsid w:val="004223FA"/>
    <w:rsid w:val="0042760A"/>
    <w:rsid w:val="00427815"/>
    <w:rsid w:val="00427B03"/>
    <w:rsid w:val="0043393E"/>
    <w:rsid w:val="00436318"/>
    <w:rsid w:val="00440FA5"/>
    <w:rsid w:val="00445903"/>
    <w:rsid w:val="00446C07"/>
    <w:rsid w:val="00447271"/>
    <w:rsid w:val="00447BA3"/>
    <w:rsid w:val="00450A17"/>
    <w:rsid w:val="00455CC0"/>
    <w:rsid w:val="004607DF"/>
    <w:rsid w:val="00461C68"/>
    <w:rsid w:val="0046200E"/>
    <w:rsid w:val="00464B7B"/>
    <w:rsid w:val="004669DC"/>
    <w:rsid w:val="0046703A"/>
    <w:rsid w:val="00467E5A"/>
    <w:rsid w:val="00482C1D"/>
    <w:rsid w:val="00485599"/>
    <w:rsid w:val="004861EE"/>
    <w:rsid w:val="00487E32"/>
    <w:rsid w:val="00494276"/>
    <w:rsid w:val="004945B0"/>
    <w:rsid w:val="00496F21"/>
    <w:rsid w:val="00497E77"/>
    <w:rsid w:val="004A15AD"/>
    <w:rsid w:val="004A335D"/>
    <w:rsid w:val="004A3C30"/>
    <w:rsid w:val="004A4B6B"/>
    <w:rsid w:val="004A525B"/>
    <w:rsid w:val="004A58D4"/>
    <w:rsid w:val="004A67EB"/>
    <w:rsid w:val="004A6878"/>
    <w:rsid w:val="004B2104"/>
    <w:rsid w:val="004B2ACE"/>
    <w:rsid w:val="004B5E29"/>
    <w:rsid w:val="004B6546"/>
    <w:rsid w:val="004B67CE"/>
    <w:rsid w:val="004B6940"/>
    <w:rsid w:val="004C0435"/>
    <w:rsid w:val="004C0866"/>
    <w:rsid w:val="004D1C9C"/>
    <w:rsid w:val="004D432A"/>
    <w:rsid w:val="004D652C"/>
    <w:rsid w:val="004E221F"/>
    <w:rsid w:val="004E3B67"/>
    <w:rsid w:val="004E491E"/>
    <w:rsid w:val="004F440C"/>
    <w:rsid w:val="004F7929"/>
    <w:rsid w:val="00504EC3"/>
    <w:rsid w:val="00506238"/>
    <w:rsid w:val="00506810"/>
    <w:rsid w:val="0051424F"/>
    <w:rsid w:val="0051731F"/>
    <w:rsid w:val="00517DAB"/>
    <w:rsid w:val="0052276F"/>
    <w:rsid w:val="0052474E"/>
    <w:rsid w:val="00524ECF"/>
    <w:rsid w:val="00525E25"/>
    <w:rsid w:val="00526506"/>
    <w:rsid w:val="00527E90"/>
    <w:rsid w:val="005304AC"/>
    <w:rsid w:val="00535EB9"/>
    <w:rsid w:val="00537ABE"/>
    <w:rsid w:val="005474EC"/>
    <w:rsid w:val="00550CFF"/>
    <w:rsid w:val="005533D1"/>
    <w:rsid w:val="00555A07"/>
    <w:rsid w:val="00560780"/>
    <w:rsid w:val="00561625"/>
    <w:rsid w:val="00564FFF"/>
    <w:rsid w:val="005676EE"/>
    <w:rsid w:val="00567CE4"/>
    <w:rsid w:val="00573B55"/>
    <w:rsid w:val="005745DE"/>
    <w:rsid w:val="005764A6"/>
    <w:rsid w:val="0057682E"/>
    <w:rsid w:val="00577878"/>
    <w:rsid w:val="00580CBE"/>
    <w:rsid w:val="00581FDB"/>
    <w:rsid w:val="0058339C"/>
    <w:rsid w:val="0058504B"/>
    <w:rsid w:val="00586230"/>
    <w:rsid w:val="0059385A"/>
    <w:rsid w:val="005A297A"/>
    <w:rsid w:val="005A6073"/>
    <w:rsid w:val="005A7B83"/>
    <w:rsid w:val="005B0938"/>
    <w:rsid w:val="005C0CB9"/>
    <w:rsid w:val="005C566C"/>
    <w:rsid w:val="005D060D"/>
    <w:rsid w:val="005D0E5A"/>
    <w:rsid w:val="005D131F"/>
    <w:rsid w:val="005D13E6"/>
    <w:rsid w:val="005D31C5"/>
    <w:rsid w:val="005D351A"/>
    <w:rsid w:val="005D6262"/>
    <w:rsid w:val="005D74B1"/>
    <w:rsid w:val="005E1ED5"/>
    <w:rsid w:val="005F0855"/>
    <w:rsid w:val="005F1827"/>
    <w:rsid w:val="005F2153"/>
    <w:rsid w:val="005F505B"/>
    <w:rsid w:val="005F5B22"/>
    <w:rsid w:val="005F7AE0"/>
    <w:rsid w:val="00600668"/>
    <w:rsid w:val="00604054"/>
    <w:rsid w:val="00604A4C"/>
    <w:rsid w:val="00604CFE"/>
    <w:rsid w:val="00606390"/>
    <w:rsid w:val="006117FC"/>
    <w:rsid w:val="006129AE"/>
    <w:rsid w:val="00612A67"/>
    <w:rsid w:val="00612E32"/>
    <w:rsid w:val="00614ECE"/>
    <w:rsid w:val="00621477"/>
    <w:rsid w:val="00623C59"/>
    <w:rsid w:val="00627438"/>
    <w:rsid w:val="00632EB3"/>
    <w:rsid w:val="00640896"/>
    <w:rsid w:val="00644621"/>
    <w:rsid w:val="00644852"/>
    <w:rsid w:val="00645D40"/>
    <w:rsid w:val="006469D6"/>
    <w:rsid w:val="00651B61"/>
    <w:rsid w:val="00652B36"/>
    <w:rsid w:val="0066104E"/>
    <w:rsid w:val="00663103"/>
    <w:rsid w:val="00664D41"/>
    <w:rsid w:val="00670D3C"/>
    <w:rsid w:val="006712D2"/>
    <w:rsid w:val="00674E69"/>
    <w:rsid w:val="00676785"/>
    <w:rsid w:val="0067736F"/>
    <w:rsid w:val="006801FA"/>
    <w:rsid w:val="00682ABB"/>
    <w:rsid w:val="00682CC6"/>
    <w:rsid w:val="0068769B"/>
    <w:rsid w:val="00691CFF"/>
    <w:rsid w:val="00694D61"/>
    <w:rsid w:val="00694DC3"/>
    <w:rsid w:val="00696619"/>
    <w:rsid w:val="006971B4"/>
    <w:rsid w:val="00697D61"/>
    <w:rsid w:val="006A0C87"/>
    <w:rsid w:val="006A315D"/>
    <w:rsid w:val="006A5C7E"/>
    <w:rsid w:val="006B0A9D"/>
    <w:rsid w:val="006B17C1"/>
    <w:rsid w:val="006B4BA3"/>
    <w:rsid w:val="006B7233"/>
    <w:rsid w:val="006C2B44"/>
    <w:rsid w:val="006C4E7A"/>
    <w:rsid w:val="006C5505"/>
    <w:rsid w:val="006C5DF9"/>
    <w:rsid w:val="006C6ABD"/>
    <w:rsid w:val="006C7830"/>
    <w:rsid w:val="006C79F5"/>
    <w:rsid w:val="006D268C"/>
    <w:rsid w:val="006D4AC8"/>
    <w:rsid w:val="006D7269"/>
    <w:rsid w:val="006E08E6"/>
    <w:rsid w:val="006E0FE8"/>
    <w:rsid w:val="006E4000"/>
    <w:rsid w:val="006E543E"/>
    <w:rsid w:val="006E69AF"/>
    <w:rsid w:val="006E6F88"/>
    <w:rsid w:val="006F4DA6"/>
    <w:rsid w:val="006F5083"/>
    <w:rsid w:val="006F62A4"/>
    <w:rsid w:val="006F64F4"/>
    <w:rsid w:val="007011C7"/>
    <w:rsid w:val="00702594"/>
    <w:rsid w:val="00702783"/>
    <w:rsid w:val="00702787"/>
    <w:rsid w:val="00706079"/>
    <w:rsid w:val="00710C93"/>
    <w:rsid w:val="0071568F"/>
    <w:rsid w:val="007163FC"/>
    <w:rsid w:val="007212C4"/>
    <w:rsid w:val="00723452"/>
    <w:rsid w:val="00730ED7"/>
    <w:rsid w:val="0073171D"/>
    <w:rsid w:val="00732BDC"/>
    <w:rsid w:val="007376FB"/>
    <w:rsid w:val="0074021C"/>
    <w:rsid w:val="00742913"/>
    <w:rsid w:val="007444F7"/>
    <w:rsid w:val="00744AF7"/>
    <w:rsid w:val="007476F5"/>
    <w:rsid w:val="007479B0"/>
    <w:rsid w:val="007503B2"/>
    <w:rsid w:val="00751D31"/>
    <w:rsid w:val="00752777"/>
    <w:rsid w:val="00754C23"/>
    <w:rsid w:val="007567AC"/>
    <w:rsid w:val="007569E0"/>
    <w:rsid w:val="0075760A"/>
    <w:rsid w:val="00757887"/>
    <w:rsid w:val="00766716"/>
    <w:rsid w:val="007778F1"/>
    <w:rsid w:val="00781C67"/>
    <w:rsid w:val="00781C7E"/>
    <w:rsid w:val="00784059"/>
    <w:rsid w:val="0078646B"/>
    <w:rsid w:val="0078694D"/>
    <w:rsid w:val="00787DCC"/>
    <w:rsid w:val="00790CA3"/>
    <w:rsid w:val="00792A60"/>
    <w:rsid w:val="00793388"/>
    <w:rsid w:val="00797ADD"/>
    <w:rsid w:val="007A03D0"/>
    <w:rsid w:val="007A19DE"/>
    <w:rsid w:val="007A2394"/>
    <w:rsid w:val="007A4716"/>
    <w:rsid w:val="007A677A"/>
    <w:rsid w:val="007A743F"/>
    <w:rsid w:val="007B05FB"/>
    <w:rsid w:val="007B2035"/>
    <w:rsid w:val="007C0F9C"/>
    <w:rsid w:val="007C2226"/>
    <w:rsid w:val="007C38BB"/>
    <w:rsid w:val="007C3F87"/>
    <w:rsid w:val="007C40F9"/>
    <w:rsid w:val="007C41E7"/>
    <w:rsid w:val="007C4AC6"/>
    <w:rsid w:val="007C7C9D"/>
    <w:rsid w:val="007D7F7F"/>
    <w:rsid w:val="007E075D"/>
    <w:rsid w:val="007E2218"/>
    <w:rsid w:val="007E3974"/>
    <w:rsid w:val="007E40A8"/>
    <w:rsid w:val="007E57FD"/>
    <w:rsid w:val="007E5D30"/>
    <w:rsid w:val="007E690D"/>
    <w:rsid w:val="007E6E6F"/>
    <w:rsid w:val="007F24B4"/>
    <w:rsid w:val="007F4058"/>
    <w:rsid w:val="007F498C"/>
    <w:rsid w:val="007F72A4"/>
    <w:rsid w:val="007F7C77"/>
    <w:rsid w:val="008045CB"/>
    <w:rsid w:val="00804DB7"/>
    <w:rsid w:val="00806763"/>
    <w:rsid w:val="00812322"/>
    <w:rsid w:val="008126AE"/>
    <w:rsid w:val="00812AEA"/>
    <w:rsid w:val="00814936"/>
    <w:rsid w:val="008155DB"/>
    <w:rsid w:val="008209B8"/>
    <w:rsid w:val="00820A13"/>
    <w:rsid w:val="00821BFA"/>
    <w:rsid w:val="008228A4"/>
    <w:rsid w:val="00822BE6"/>
    <w:rsid w:val="00823754"/>
    <w:rsid w:val="0082398B"/>
    <w:rsid w:val="00830F71"/>
    <w:rsid w:val="00831351"/>
    <w:rsid w:val="00836C96"/>
    <w:rsid w:val="00836EB0"/>
    <w:rsid w:val="00836F91"/>
    <w:rsid w:val="00836FEB"/>
    <w:rsid w:val="00840EAC"/>
    <w:rsid w:val="00846B16"/>
    <w:rsid w:val="00851D02"/>
    <w:rsid w:val="00852492"/>
    <w:rsid w:val="0085299A"/>
    <w:rsid w:val="008540D5"/>
    <w:rsid w:val="0085461E"/>
    <w:rsid w:val="00857939"/>
    <w:rsid w:val="0086380C"/>
    <w:rsid w:val="0086496A"/>
    <w:rsid w:val="008675FA"/>
    <w:rsid w:val="008711A0"/>
    <w:rsid w:val="008711D9"/>
    <w:rsid w:val="008767F0"/>
    <w:rsid w:val="00881CD1"/>
    <w:rsid w:val="0088257E"/>
    <w:rsid w:val="00884F11"/>
    <w:rsid w:val="00884F85"/>
    <w:rsid w:val="00885368"/>
    <w:rsid w:val="0088753A"/>
    <w:rsid w:val="0089006B"/>
    <w:rsid w:val="0089292D"/>
    <w:rsid w:val="008A0934"/>
    <w:rsid w:val="008A520C"/>
    <w:rsid w:val="008B0F8C"/>
    <w:rsid w:val="008B6DF3"/>
    <w:rsid w:val="008C3A18"/>
    <w:rsid w:val="008C72AE"/>
    <w:rsid w:val="008D0E2E"/>
    <w:rsid w:val="008D0EBE"/>
    <w:rsid w:val="008D1421"/>
    <w:rsid w:val="008D2B1E"/>
    <w:rsid w:val="008E09D6"/>
    <w:rsid w:val="008E5EF5"/>
    <w:rsid w:val="008E630E"/>
    <w:rsid w:val="008F11CB"/>
    <w:rsid w:val="008F1810"/>
    <w:rsid w:val="008F2F9C"/>
    <w:rsid w:val="008F3F01"/>
    <w:rsid w:val="008F611A"/>
    <w:rsid w:val="008F6884"/>
    <w:rsid w:val="008F699E"/>
    <w:rsid w:val="008F7050"/>
    <w:rsid w:val="008F7800"/>
    <w:rsid w:val="00905474"/>
    <w:rsid w:val="009068EE"/>
    <w:rsid w:val="00906BF6"/>
    <w:rsid w:val="0091263F"/>
    <w:rsid w:val="00913E0B"/>
    <w:rsid w:val="00917521"/>
    <w:rsid w:val="009203C1"/>
    <w:rsid w:val="00920506"/>
    <w:rsid w:val="00922EBC"/>
    <w:rsid w:val="00923C29"/>
    <w:rsid w:val="00926402"/>
    <w:rsid w:val="0092745F"/>
    <w:rsid w:val="00927A78"/>
    <w:rsid w:val="00932FDE"/>
    <w:rsid w:val="00933172"/>
    <w:rsid w:val="00945CBE"/>
    <w:rsid w:val="00954426"/>
    <w:rsid w:val="009577D1"/>
    <w:rsid w:val="0095788B"/>
    <w:rsid w:val="0096033D"/>
    <w:rsid w:val="0096084E"/>
    <w:rsid w:val="00960A89"/>
    <w:rsid w:val="0096162F"/>
    <w:rsid w:val="009623A9"/>
    <w:rsid w:val="00965F35"/>
    <w:rsid w:val="00972EB0"/>
    <w:rsid w:val="00975682"/>
    <w:rsid w:val="00976D9B"/>
    <w:rsid w:val="00976FBF"/>
    <w:rsid w:val="009802B8"/>
    <w:rsid w:val="00981FDC"/>
    <w:rsid w:val="00984F65"/>
    <w:rsid w:val="009934CF"/>
    <w:rsid w:val="009944EB"/>
    <w:rsid w:val="00995D69"/>
    <w:rsid w:val="00997227"/>
    <w:rsid w:val="00997579"/>
    <w:rsid w:val="00997772"/>
    <w:rsid w:val="009A1DC9"/>
    <w:rsid w:val="009B0CC7"/>
    <w:rsid w:val="009B1485"/>
    <w:rsid w:val="009B1B44"/>
    <w:rsid w:val="009B2652"/>
    <w:rsid w:val="009B54EF"/>
    <w:rsid w:val="009B5C13"/>
    <w:rsid w:val="009B5CD9"/>
    <w:rsid w:val="009C413D"/>
    <w:rsid w:val="009C4A31"/>
    <w:rsid w:val="009D3E41"/>
    <w:rsid w:val="009D471E"/>
    <w:rsid w:val="009D50AE"/>
    <w:rsid w:val="009D69D9"/>
    <w:rsid w:val="009E1B77"/>
    <w:rsid w:val="009E5BAB"/>
    <w:rsid w:val="009E7028"/>
    <w:rsid w:val="009F1979"/>
    <w:rsid w:val="009F1E85"/>
    <w:rsid w:val="009F42B8"/>
    <w:rsid w:val="009F484C"/>
    <w:rsid w:val="009F69F7"/>
    <w:rsid w:val="009F7F10"/>
    <w:rsid w:val="00A0031A"/>
    <w:rsid w:val="00A00DAC"/>
    <w:rsid w:val="00A018CF"/>
    <w:rsid w:val="00A02212"/>
    <w:rsid w:val="00A026AD"/>
    <w:rsid w:val="00A03A90"/>
    <w:rsid w:val="00A050BD"/>
    <w:rsid w:val="00A05DD5"/>
    <w:rsid w:val="00A067B3"/>
    <w:rsid w:val="00A07609"/>
    <w:rsid w:val="00A125F9"/>
    <w:rsid w:val="00A1484D"/>
    <w:rsid w:val="00A156ED"/>
    <w:rsid w:val="00A16411"/>
    <w:rsid w:val="00A21A74"/>
    <w:rsid w:val="00A22483"/>
    <w:rsid w:val="00A256C4"/>
    <w:rsid w:val="00A25B3B"/>
    <w:rsid w:val="00A2627A"/>
    <w:rsid w:val="00A3175C"/>
    <w:rsid w:val="00A34099"/>
    <w:rsid w:val="00A3630D"/>
    <w:rsid w:val="00A37793"/>
    <w:rsid w:val="00A37B29"/>
    <w:rsid w:val="00A41784"/>
    <w:rsid w:val="00A42495"/>
    <w:rsid w:val="00A42634"/>
    <w:rsid w:val="00A505EC"/>
    <w:rsid w:val="00A506D8"/>
    <w:rsid w:val="00A50EA3"/>
    <w:rsid w:val="00A52765"/>
    <w:rsid w:val="00A56E0B"/>
    <w:rsid w:val="00A57D9D"/>
    <w:rsid w:val="00A608C7"/>
    <w:rsid w:val="00A61054"/>
    <w:rsid w:val="00A6338D"/>
    <w:rsid w:val="00A63F95"/>
    <w:rsid w:val="00A65203"/>
    <w:rsid w:val="00A70334"/>
    <w:rsid w:val="00A71F3F"/>
    <w:rsid w:val="00A7597E"/>
    <w:rsid w:val="00A763E4"/>
    <w:rsid w:val="00A76C26"/>
    <w:rsid w:val="00A81184"/>
    <w:rsid w:val="00A836B1"/>
    <w:rsid w:val="00A856E7"/>
    <w:rsid w:val="00A85DBE"/>
    <w:rsid w:val="00A86425"/>
    <w:rsid w:val="00A87209"/>
    <w:rsid w:val="00A90118"/>
    <w:rsid w:val="00A90D32"/>
    <w:rsid w:val="00A93773"/>
    <w:rsid w:val="00A97A02"/>
    <w:rsid w:val="00AA49A0"/>
    <w:rsid w:val="00AA5660"/>
    <w:rsid w:val="00AA76AE"/>
    <w:rsid w:val="00AB307B"/>
    <w:rsid w:val="00AB52AE"/>
    <w:rsid w:val="00AB552F"/>
    <w:rsid w:val="00AB69CD"/>
    <w:rsid w:val="00AB742A"/>
    <w:rsid w:val="00AB7CB3"/>
    <w:rsid w:val="00AC3D8A"/>
    <w:rsid w:val="00AC4380"/>
    <w:rsid w:val="00AC55AB"/>
    <w:rsid w:val="00AC6C27"/>
    <w:rsid w:val="00AC7973"/>
    <w:rsid w:val="00AD0D1B"/>
    <w:rsid w:val="00AD3832"/>
    <w:rsid w:val="00AD3964"/>
    <w:rsid w:val="00AD48D1"/>
    <w:rsid w:val="00AE101B"/>
    <w:rsid w:val="00AE270D"/>
    <w:rsid w:val="00AE2959"/>
    <w:rsid w:val="00AE2C8B"/>
    <w:rsid w:val="00AE4D1B"/>
    <w:rsid w:val="00AE5E4C"/>
    <w:rsid w:val="00AE7178"/>
    <w:rsid w:val="00AF0AB8"/>
    <w:rsid w:val="00AF2A06"/>
    <w:rsid w:val="00AF399C"/>
    <w:rsid w:val="00AF435F"/>
    <w:rsid w:val="00AF46C4"/>
    <w:rsid w:val="00AF6089"/>
    <w:rsid w:val="00B040FA"/>
    <w:rsid w:val="00B04A52"/>
    <w:rsid w:val="00B06BFF"/>
    <w:rsid w:val="00B07DD8"/>
    <w:rsid w:val="00B12BCE"/>
    <w:rsid w:val="00B12EBE"/>
    <w:rsid w:val="00B1647D"/>
    <w:rsid w:val="00B17566"/>
    <w:rsid w:val="00B2028D"/>
    <w:rsid w:val="00B21FD7"/>
    <w:rsid w:val="00B22B26"/>
    <w:rsid w:val="00B25472"/>
    <w:rsid w:val="00B25AC1"/>
    <w:rsid w:val="00B31228"/>
    <w:rsid w:val="00B33163"/>
    <w:rsid w:val="00B3B3A9"/>
    <w:rsid w:val="00B40A43"/>
    <w:rsid w:val="00B417DF"/>
    <w:rsid w:val="00B44C7C"/>
    <w:rsid w:val="00B46DEA"/>
    <w:rsid w:val="00B47784"/>
    <w:rsid w:val="00B50C86"/>
    <w:rsid w:val="00B5305F"/>
    <w:rsid w:val="00B55AAD"/>
    <w:rsid w:val="00B61267"/>
    <w:rsid w:val="00B63983"/>
    <w:rsid w:val="00B649E6"/>
    <w:rsid w:val="00B72EBD"/>
    <w:rsid w:val="00B747C4"/>
    <w:rsid w:val="00B76A1A"/>
    <w:rsid w:val="00B771AB"/>
    <w:rsid w:val="00B7748F"/>
    <w:rsid w:val="00B84828"/>
    <w:rsid w:val="00B8624A"/>
    <w:rsid w:val="00B934CB"/>
    <w:rsid w:val="00B95EFA"/>
    <w:rsid w:val="00B96E28"/>
    <w:rsid w:val="00BA223F"/>
    <w:rsid w:val="00BA7F73"/>
    <w:rsid w:val="00BB2CC1"/>
    <w:rsid w:val="00BB3BA4"/>
    <w:rsid w:val="00BB4A20"/>
    <w:rsid w:val="00BB5165"/>
    <w:rsid w:val="00BB5D79"/>
    <w:rsid w:val="00BB7B99"/>
    <w:rsid w:val="00BB7E42"/>
    <w:rsid w:val="00BC0564"/>
    <w:rsid w:val="00BC13E4"/>
    <w:rsid w:val="00BC32D8"/>
    <w:rsid w:val="00BC4E16"/>
    <w:rsid w:val="00BC677C"/>
    <w:rsid w:val="00BD0969"/>
    <w:rsid w:val="00BD3677"/>
    <w:rsid w:val="00BD7394"/>
    <w:rsid w:val="00BE034B"/>
    <w:rsid w:val="00BE1A83"/>
    <w:rsid w:val="00BE2A5C"/>
    <w:rsid w:val="00BE7C04"/>
    <w:rsid w:val="00BF4677"/>
    <w:rsid w:val="00BF6D1C"/>
    <w:rsid w:val="00C0166C"/>
    <w:rsid w:val="00C04FAC"/>
    <w:rsid w:val="00C05260"/>
    <w:rsid w:val="00C07E8E"/>
    <w:rsid w:val="00C13295"/>
    <w:rsid w:val="00C13348"/>
    <w:rsid w:val="00C14CB7"/>
    <w:rsid w:val="00C15958"/>
    <w:rsid w:val="00C22AC2"/>
    <w:rsid w:val="00C22FF6"/>
    <w:rsid w:val="00C24D6F"/>
    <w:rsid w:val="00C25AFE"/>
    <w:rsid w:val="00C2795C"/>
    <w:rsid w:val="00C31576"/>
    <w:rsid w:val="00C370F6"/>
    <w:rsid w:val="00C42BDB"/>
    <w:rsid w:val="00C477D2"/>
    <w:rsid w:val="00C51BA6"/>
    <w:rsid w:val="00C541A9"/>
    <w:rsid w:val="00C552CC"/>
    <w:rsid w:val="00C629EB"/>
    <w:rsid w:val="00C63B5A"/>
    <w:rsid w:val="00C66690"/>
    <w:rsid w:val="00C70FB0"/>
    <w:rsid w:val="00C71E7A"/>
    <w:rsid w:val="00C779BF"/>
    <w:rsid w:val="00C805BB"/>
    <w:rsid w:val="00C82CD7"/>
    <w:rsid w:val="00C86378"/>
    <w:rsid w:val="00C9044A"/>
    <w:rsid w:val="00C92323"/>
    <w:rsid w:val="00C926B2"/>
    <w:rsid w:val="00C926BC"/>
    <w:rsid w:val="00C93D0F"/>
    <w:rsid w:val="00C94881"/>
    <w:rsid w:val="00CA2878"/>
    <w:rsid w:val="00CA2BA4"/>
    <w:rsid w:val="00CA65F0"/>
    <w:rsid w:val="00CB3895"/>
    <w:rsid w:val="00CB3A88"/>
    <w:rsid w:val="00CB566A"/>
    <w:rsid w:val="00CB5F7C"/>
    <w:rsid w:val="00CB6732"/>
    <w:rsid w:val="00CB6D60"/>
    <w:rsid w:val="00CC2BD6"/>
    <w:rsid w:val="00CC5986"/>
    <w:rsid w:val="00CC689A"/>
    <w:rsid w:val="00CC7041"/>
    <w:rsid w:val="00CD4435"/>
    <w:rsid w:val="00CE5127"/>
    <w:rsid w:val="00CE5372"/>
    <w:rsid w:val="00CF0B8B"/>
    <w:rsid w:val="00CF12E4"/>
    <w:rsid w:val="00CF1451"/>
    <w:rsid w:val="00CF4802"/>
    <w:rsid w:val="00CF5BF8"/>
    <w:rsid w:val="00CF61D3"/>
    <w:rsid w:val="00D00BA0"/>
    <w:rsid w:val="00D02949"/>
    <w:rsid w:val="00D04287"/>
    <w:rsid w:val="00D0530D"/>
    <w:rsid w:val="00D05CE5"/>
    <w:rsid w:val="00D1039B"/>
    <w:rsid w:val="00D16394"/>
    <w:rsid w:val="00D25C89"/>
    <w:rsid w:val="00D27356"/>
    <w:rsid w:val="00D27EBB"/>
    <w:rsid w:val="00D338B2"/>
    <w:rsid w:val="00D33A89"/>
    <w:rsid w:val="00D3417D"/>
    <w:rsid w:val="00D42C93"/>
    <w:rsid w:val="00D43D8F"/>
    <w:rsid w:val="00D43FF3"/>
    <w:rsid w:val="00D4752B"/>
    <w:rsid w:val="00D47886"/>
    <w:rsid w:val="00D54983"/>
    <w:rsid w:val="00D54B9F"/>
    <w:rsid w:val="00D5509E"/>
    <w:rsid w:val="00D560F4"/>
    <w:rsid w:val="00D569D7"/>
    <w:rsid w:val="00D60856"/>
    <w:rsid w:val="00D6374A"/>
    <w:rsid w:val="00D639CE"/>
    <w:rsid w:val="00D6667A"/>
    <w:rsid w:val="00D7084F"/>
    <w:rsid w:val="00D72352"/>
    <w:rsid w:val="00D75C57"/>
    <w:rsid w:val="00D823B7"/>
    <w:rsid w:val="00D82D73"/>
    <w:rsid w:val="00D8380A"/>
    <w:rsid w:val="00D84F31"/>
    <w:rsid w:val="00D8666D"/>
    <w:rsid w:val="00D86D0E"/>
    <w:rsid w:val="00D87C20"/>
    <w:rsid w:val="00D91430"/>
    <w:rsid w:val="00D914B7"/>
    <w:rsid w:val="00D91B7F"/>
    <w:rsid w:val="00D92C57"/>
    <w:rsid w:val="00D92D22"/>
    <w:rsid w:val="00D96FC6"/>
    <w:rsid w:val="00DA2BB8"/>
    <w:rsid w:val="00DA5572"/>
    <w:rsid w:val="00DB1D84"/>
    <w:rsid w:val="00DB202D"/>
    <w:rsid w:val="00DB2041"/>
    <w:rsid w:val="00DB313C"/>
    <w:rsid w:val="00DB4569"/>
    <w:rsid w:val="00DB7FD0"/>
    <w:rsid w:val="00DC1053"/>
    <w:rsid w:val="00DC41CF"/>
    <w:rsid w:val="00DC6BB6"/>
    <w:rsid w:val="00DC71CA"/>
    <w:rsid w:val="00DD06AC"/>
    <w:rsid w:val="00DD166F"/>
    <w:rsid w:val="00DD7A6A"/>
    <w:rsid w:val="00DE4DAE"/>
    <w:rsid w:val="00DE55FA"/>
    <w:rsid w:val="00DF2B32"/>
    <w:rsid w:val="00DF508F"/>
    <w:rsid w:val="00DF51FC"/>
    <w:rsid w:val="00DF6058"/>
    <w:rsid w:val="00E031DD"/>
    <w:rsid w:val="00E03308"/>
    <w:rsid w:val="00E041D5"/>
    <w:rsid w:val="00E069D4"/>
    <w:rsid w:val="00E109D6"/>
    <w:rsid w:val="00E1231F"/>
    <w:rsid w:val="00E126CD"/>
    <w:rsid w:val="00E12B54"/>
    <w:rsid w:val="00E15293"/>
    <w:rsid w:val="00E17C8E"/>
    <w:rsid w:val="00E2446B"/>
    <w:rsid w:val="00E25B0D"/>
    <w:rsid w:val="00E27C12"/>
    <w:rsid w:val="00E321A8"/>
    <w:rsid w:val="00E32E5C"/>
    <w:rsid w:val="00E331F7"/>
    <w:rsid w:val="00E33252"/>
    <w:rsid w:val="00E345C3"/>
    <w:rsid w:val="00E34831"/>
    <w:rsid w:val="00E41798"/>
    <w:rsid w:val="00E41F0F"/>
    <w:rsid w:val="00E42EEF"/>
    <w:rsid w:val="00E43457"/>
    <w:rsid w:val="00E51FB6"/>
    <w:rsid w:val="00E52652"/>
    <w:rsid w:val="00E53122"/>
    <w:rsid w:val="00E63C66"/>
    <w:rsid w:val="00E70DE1"/>
    <w:rsid w:val="00E72CF5"/>
    <w:rsid w:val="00E73902"/>
    <w:rsid w:val="00E74CE4"/>
    <w:rsid w:val="00E76422"/>
    <w:rsid w:val="00E80174"/>
    <w:rsid w:val="00E805E7"/>
    <w:rsid w:val="00E8264E"/>
    <w:rsid w:val="00E90562"/>
    <w:rsid w:val="00E933A9"/>
    <w:rsid w:val="00E952E1"/>
    <w:rsid w:val="00EA354C"/>
    <w:rsid w:val="00EA44A3"/>
    <w:rsid w:val="00EA5729"/>
    <w:rsid w:val="00EB0B61"/>
    <w:rsid w:val="00EB4A3A"/>
    <w:rsid w:val="00EB56E1"/>
    <w:rsid w:val="00EC575B"/>
    <w:rsid w:val="00EC70B5"/>
    <w:rsid w:val="00EC7EFA"/>
    <w:rsid w:val="00ED5728"/>
    <w:rsid w:val="00EE2FDC"/>
    <w:rsid w:val="00EE41A1"/>
    <w:rsid w:val="00EE483A"/>
    <w:rsid w:val="00EE5A3F"/>
    <w:rsid w:val="00EE5D8B"/>
    <w:rsid w:val="00EF0C53"/>
    <w:rsid w:val="00EF5726"/>
    <w:rsid w:val="00EF6318"/>
    <w:rsid w:val="00EF7580"/>
    <w:rsid w:val="00EF786D"/>
    <w:rsid w:val="00F014DF"/>
    <w:rsid w:val="00F01B41"/>
    <w:rsid w:val="00F06D6A"/>
    <w:rsid w:val="00F07220"/>
    <w:rsid w:val="00F0736F"/>
    <w:rsid w:val="00F07D57"/>
    <w:rsid w:val="00F105CB"/>
    <w:rsid w:val="00F1084D"/>
    <w:rsid w:val="00F12902"/>
    <w:rsid w:val="00F22CB3"/>
    <w:rsid w:val="00F27F28"/>
    <w:rsid w:val="00F302F2"/>
    <w:rsid w:val="00F30DF6"/>
    <w:rsid w:val="00F313AE"/>
    <w:rsid w:val="00F34DAB"/>
    <w:rsid w:val="00F3624E"/>
    <w:rsid w:val="00F40D7E"/>
    <w:rsid w:val="00F46EDD"/>
    <w:rsid w:val="00F516D0"/>
    <w:rsid w:val="00F52B0F"/>
    <w:rsid w:val="00F52EEF"/>
    <w:rsid w:val="00F54018"/>
    <w:rsid w:val="00F5528D"/>
    <w:rsid w:val="00F55E54"/>
    <w:rsid w:val="00F57F39"/>
    <w:rsid w:val="00F6391D"/>
    <w:rsid w:val="00F63A81"/>
    <w:rsid w:val="00F63C32"/>
    <w:rsid w:val="00F66C04"/>
    <w:rsid w:val="00F72BA6"/>
    <w:rsid w:val="00F77A46"/>
    <w:rsid w:val="00F83129"/>
    <w:rsid w:val="00F838CC"/>
    <w:rsid w:val="00F854FF"/>
    <w:rsid w:val="00F9148F"/>
    <w:rsid w:val="00F940AB"/>
    <w:rsid w:val="00FA02C5"/>
    <w:rsid w:val="00FA219C"/>
    <w:rsid w:val="00FA4112"/>
    <w:rsid w:val="00FA41E3"/>
    <w:rsid w:val="00FA71C4"/>
    <w:rsid w:val="00FA73D0"/>
    <w:rsid w:val="00FB00C9"/>
    <w:rsid w:val="00FB17FF"/>
    <w:rsid w:val="00FB653D"/>
    <w:rsid w:val="00FB6961"/>
    <w:rsid w:val="00FB6FBE"/>
    <w:rsid w:val="00FB7153"/>
    <w:rsid w:val="00FC3053"/>
    <w:rsid w:val="00FC4DF4"/>
    <w:rsid w:val="00FC69F5"/>
    <w:rsid w:val="00FD4413"/>
    <w:rsid w:val="00FE28D5"/>
    <w:rsid w:val="00FE4AF5"/>
    <w:rsid w:val="00FE55C2"/>
    <w:rsid w:val="00FE5BC9"/>
    <w:rsid w:val="00FF17D0"/>
    <w:rsid w:val="00FF26EB"/>
    <w:rsid w:val="00FF35EC"/>
    <w:rsid w:val="00FF5768"/>
    <w:rsid w:val="00FF6B87"/>
    <w:rsid w:val="02F05C70"/>
    <w:rsid w:val="03A0C00E"/>
    <w:rsid w:val="0626A019"/>
    <w:rsid w:val="06C094B4"/>
    <w:rsid w:val="06CFCFFC"/>
    <w:rsid w:val="07491E02"/>
    <w:rsid w:val="0810F542"/>
    <w:rsid w:val="081E3BC5"/>
    <w:rsid w:val="08A60059"/>
    <w:rsid w:val="09E02EC6"/>
    <w:rsid w:val="0BB4D8A7"/>
    <w:rsid w:val="0F23A599"/>
    <w:rsid w:val="0F552975"/>
    <w:rsid w:val="0F6E3AB5"/>
    <w:rsid w:val="0F821D07"/>
    <w:rsid w:val="0F901EE6"/>
    <w:rsid w:val="11152811"/>
    <w:rsid w:val="11CC6B06"/>
    <w:rsid w:val="12AEAC6A"/>
    <w:rsid w:val="13DB230B"/>
    <w:rsid w:val="14FCA9C0"/>
    <w:rsid w:val="15640446"/>
    <w:rsid w:val="15BA9719"/>
    <w:rsid w:val="1684EA64"/>
    <w:rsid w:val="17EFA7A0"/>
    <w:rsid w:val="17F92B02"/>
    <w:rsid w:val="18482CA9"/>
    <w:rsid w:val="1AD72E23"/>
    <w:rsid w:val="1AEDF606"/>
    <w:rsid w:val="1CE20E6F"/>
    <w:rsid w:val="1DFA03DE"/>
    <w:rsid w:val="20A287F8"/>
    <w:rsid w:val="219E6C49"/>
    <w:rsid w:val="21E8C1CD"/>
    <w:rsid w:val="22079E67"/>
    <w:rsid w:val="234AE535"/>
    <w:rsid w:val="24072489"/>
    <w:rsid w:val="240C87F7"/>
    <w:rsid w:val="24184796"/>
    <w:rsid w:val="249F2AF5"/>
    <w:rsid w:val="2543E18A"/>
    <w:rsid w:val="2602B7B5"/>
    <w:rsid w:val="264CB6E3"/>
    <w:rsid w:val="264E8A47"/>
    <w:rsid w:val="270BC72F"/>
    <w:rsid w:val="271FAB32"/>
    <w:rsid w:val="2BA05FE0"/>
    <w:rsid w:val="2D283BB2"/>
    <w:rsid w:val="2E4C1F7F"/>
    <w:rsid w:val="2EAEE82A"/>
    <w:rsid w:val="2ECCC87C"/>
    <w:rsid w:val="2F3CDFF6"/>
    <w:rsid w:val="2F612D82"/>
    <w:rsid w:val="2F651BC7"/>
    <w:rsid w:val="33281604"/>
    <w:rsid w:val="336F02A5"/>
    <w:rsid w:val="33CF4760"/>
    <w:rsid w:val="34A3BFD4"/>
    <w:rsid w:val="360FE4E5"/>
    <w:rsid w:val="3668F368"/>
    <w:rsid w:val="36FED809"/>
    <w:rsid w:val="3876041C"/>
    <w:rsid w:val="39686D46"/>
    <w:rsid w:val="3A17A1C8"/>
    <w:rsid w:val="3B0DE81E"/>
    <w:rsid w:val="3B7F474F"/>
    <w:rsid w:val="3BAC3ABA"/>
    <w:rsid w:val="3CF592C8"/>
    <w:rsid w:val="3E6FEB67"/>
    <w:rsid w:val="400F84AE"/>
    <w:rsid w:val="41688F12"/>
    <w:rsid w:val="41C2157C"/>
    <w:rsid w:val="4247A74E"/>
    <w:rsid w:val="42956E3C"/>
    <w:rsid w:val="42DDB948"/>
    <w:rsid w:val="43C22643"/>
    <w:rsid w:val="449BCD6F"/>
    <w:rsid w:val="45007161"/>
    <w:rsid w:val="4520FA8F"/>
    <w:rsid w:val="4656F60B"/>
    <w:rsid w:val="48120127"/>
    <w:rsid w:val="48AFB052"/>
    <w:rsid w:val="48C43C49"/>
    <w:rsid w:val="48C87A2C"/>
    <w:rsid w:val="490269E0"/>
    <w:rsid w:val="49AA502B"/>
    <w:rsid w:val="4A34CE10"/>
    <w:rsid w:val="4EF56AF3"/>
    <w:rsid w:val="4FB7279C"/>
    <w:rsid w:val="5099FF43"/>
    <w:rsid w:val="51F5134F"/>
    <w:rsid w:val="53BC0B3A"/>
    <w:rsid w:val="55CFCD70"/>
    <w:rsid w:val="5700EAFB"/>
    <w:rsid w:val="5AEEA774"/>
    <w:rsid w:val="5B957FE9"/>
    <w:rsid w:val="5CA51A05"/>
    <w:rsid w:val="5CA9A5F1"/>
    <w:rsid w:val="5D53FEF5"/>
    <w:rsid w:val="5DAE2121"/>
    <w:rsid w:val="5E13C435"/>
    <w:rsid w:val="5E9AFB50"/>
    <w:rsid w:val="5F5253F5"/>
    <w:rsid w:val="634AE719"/>
    <w:rsid w:val="636F9E28"/>
    <w:rsid w:val="65C68F09"/>
    <w:rsid w:val="666AB385"/>
    <w:rsid w:val="682B0B4C"/>
    <w:rsid w:val="69A52954"/>
    <w:rsid w:val="69E2D6C3"/>
    <w:rsid w:val="6C21C358"/>
    <w:rsid w:val="6DB9D821"/>
    <w:rsid w:val="6EE093AB"/>
    <w:rsid w:val="70AC936B"/>
    <w:rsid w:val="70F82A37"/>
    <w:rsid w:val="729620E6"/>
    <w:rsid w:val="73C01561"/>
    <w:rsid w:val="73E800F0"/>
    <w:rsid w:val="741D3D5C"/>
    <w:rsid w:val="743C300B"/>
    <w:rsid w:val="77EFB195"/>
    <w:rsid w:val="790BCE78"/>
    <w:rsid w:val="79C62E42"/>
    <w:rsid w:val="7A52C239"/>
    <w:rsid w:val="7C214A1C"/>
    <w:rsid w:val="7EF1727E"/>
    <w:rsid w:val="7FF5A99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8E8DE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413"/>
    <w:pPr>
      <w:spacing w:before="240" w:after="240"/>
    </w:pPr>
    <w:rPr>
      <w:rFonts w:ascii="Helvetica" w:hAnsi="Helveti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63C32"/>
    <w:rPr>
      <w:sz w:val="16"/>
      <w:szCs w:val="16"/>
    </w:rPr>
  </w:style>
  <w:style w:type="paragraph" w:styleId="CommentText">
    <w:name w:val="annotation text"/>
    <w:basedOn w:val="Normal"/>
    <w:link w:val="CommentTextChar"/>
    <w:uiPriority w:val="99"/>
    <w:unhideWhenUsed/>
    <w:rsid w:val="00F63C32"/>
    <w:rPr>
      <w:sz w:val="20"/>
      <w:szCs w:val="20"/>
    </w:rPr>
  </w:style>
  <w:style w:type="character" w:customStyle="1" w:styleId="CommentTextChar">
    <w:name w:val="Comment Text Char"/>
    <w:basedOn w:val="DefaultParagraphFont"/>
    <w:link w:val="CommentText"/>
    <w:uiPriority w:val="99"/>
    <w:rsid w:val="00F63C32"/>
    <w:rPr>
      <w:sz w:val="20"/>
      <w:szCs w:val="20"/>
    </w:rPr>
  </w:style>
  <w:style w:type="paragraph" w:styleId="CommentSubject">
    <w:name w:val="annotation subject"/>
    <w:basedOn w:val="CommentText"/>
    <w:next w:val="CommentText"/>
    <w:link w:val="CommentSubjectChar"/>
    <w:uiPriority w:val="99"/>
    <w:semiHidden/>
    <w:unhideWhenUsed/>
    <w:rsid w:val="00F63C32"/>
    <w:rPr>
      <w:b/>
      <w:bCs/>
    </w:rPr>
  </w:style>
  <w:style w:type="character" w:customStyle="1" w:styleId="CommentSubjectChar">
    <w:name w:val="Comment Subject Char"/>
    <w:basedOn w:val="CommentTextChar"/>
    <w:link w:val="CommentSubject"/>
    <w:uiPriority w:val="99"/>
    <w:semiHidden/>
    <w:rsid w:val="00F63C32"/>
    <w:rPr>
      <w:b/>
      <w:bCs/>
      <w:sz w:val="20"/>
      <w:szCs w:val="20"/>
    </w:rPr>
  </w:style>
  <w:style w:type="paragraph" w:styleId="ListParagraph">
    <w:name w:val="List Paragraph"/>
    <w:basedOn w:val="Normal"/>
    <w:uiPriority w:val="34"/>
    <w:qFormat/>
    <w:rsid w:val="00BB5D79"/>
    <w:pPr>
      <w:ind w:left="720"/>
      <w:contextualSpacing/>
    </w:pPr>
  </w:style>
  <w:style w:type="paragraph" w:styleId="Header">
    <w:name w:val="header"/>
    <w:basedOn w:val="Normal"/>
    <w:link w:val="HeaderChar"/>
    <w:uiPriority w:val="99"/>
    <w:unhideWhenUsed/>
    <w:rsid w:val="00BB5D79"/>
    <w:pPr>
      <w:tabs>
        <w:tab w:val="center" w:pos="4513"/>
        <w:tab w:val="right" w:pos="9026"/>
      </w:tabs>
    </w:pPr>
  </w:style>
  <w:style w:type="character" w:customStyle="1" w:styleId="HeaderChar">
    <w:name w:val="Header Char"/>
    <w:basedOn w:val="DefaultParagraphFont"/>
    <w:link w:val="Header"/>
    <w:uiPriority w:val="99"/>
    <w:rsid w:val="00BB5D79"/>
  </w:style>
  <w:style w:type="paragraph" w:styleId="Footer">
    <w:name w:val="footer"/>
    <w:basedOn w:val="Normal"/>
    <w:link w:val="FooterChar"/>
    <w:uiPriority w:val="99"/>
    <w:unhideWhenUsed/>
    <w:rsid w:val="00BB5D79"/>
    <w:pPr>
      <w:tabs>
        <w:tab w:val="center" w:pos="4513"/>
        <w:tab w:val="right" w:pos="9026"/>
      </w:tabs>
    </w:pPr>
  </w:style>
  <w:style w:type="character" w:customStyle="1" w:styleId="FooterChar">
    <w:name w:val="Footer Char"/>
    <w:basedOn w:val="DefaultParagraphFont"/>
    <w:link w:val="Footer"/>
    <w:uiPriority w:val="99"/>
    <w:rsid w:val="00BB5D79"/>
  </w:style>
  <w:style w:type="character" w:styleId="PageNumber">
    <w:name w:val="page number"/>
    <w:basedOn w:val="DefaultParagraphFont"/>
    <w:uiPriority w:val="99"/>
    <w:semiHidden/>
    <w:unhideWhenUsed/>
    <w:rsid w:val="00BB5D79"/>
  </w:style>
  <w:style w:type="character" w:styleId="Hyperlink">
    <w:name w:val="Hyperlink"/>
    <w:basedOn w:val="DefaultParagraphFont"/>
    <w:uiPriority w:val="99"/>
    <w:unhideWhenUsed/>
    <w:rsid w:val="009B2652"/>
    <w:rPr>
      <w:color w:val="0563C1" w:themeColor="hyperlink"/>
      <w:u w:val="single"/>
    </w:rPr>
  </w:style>
  <w:style w:type="character" w:styleId="UnresolvedMention">
    <w:name w:val="Unresolved Mention"/>
    <w:basedOn w:val="DefaultParagraphFont"/>
    <w:uiPriority w:val="99"/>
    <w:semiHidden/>
    <w:unhideWhenUsed/>
    <w:rsid w:val="009B2652"/>
    <w:rPr>
      <w:color w:val="605E5C"/>
      <w:shd w:val="clear" w:color="auto" w:fill="E1DFDD"/>
    </w:rPr>
  </w:style>
  <w:style w:type="table" w:customStyle="1" w:styleId="TableGrid">
    <w:name w:val="TableGrid"/>
    <w:rsid w:val="007503B2"/>
    <w:rPr>
      <w:rFonts w:eastAsiaTheme="minorEastAsia"/>
      <w:lang w:eastAsia="en-GB"/>
    </w:rPr>
    <w:tblPr>
      <w:tblCellMar>
        <w:top w:w="0" w:type="dxa"/>
        <w:left w:w="0" w:type="dxa"/>
        <w:bottom w:w="0" w:type="dxa"/>
        <w:right w:w="0" w:type="dxa"/>
      </w:tblCellMar>
    </w:tblPr>
  </w:style>
  <w:style w:type="paragraph" w:styleId="Caption">
    <w:name w:val="caption"/>
    <w:basedOn w:val="Normal"/>
    <w:next w:val="Normal"/>
    <w:uiPriority w:val="35"/>
    <w:unhideWhenUsed/>
    <w:qFormat/>
    <w:rsid w:val="008209B8"/>
    <w:pPr>
      <w:spacing w:before="0" w:after="360"/>
    </w:pPr>
    <w:rPr>
      <w:i/>
      <w:iCs/>
      <w:color w:val="44546A" w:themeColor="text2"/>
      <w:sz w:val="18"/>
      <w:szCs w:val="18"/>
    </w:rPr>
  </w:style>
  <w:style w:type="paragraph" w:styleId="Bibliography">
    <w:name w:val="Bibliography"/>
    <w:basedOn w:val="Normal"/>
    <w:next w:val="Normal"/>
    <w:uiPriority w:val="37"/>
    <w:unhideWhenUsed/>
    <w:rsid w:val="0012696C"/>
    <w:pPr>
      <w:tabs>
        <w:tab w:val="left" w:pos="260"/>
      </w:tabs>
    </w:pPr>
  </w:style>
  <w:style w:type="paragraph" w:styleId="Revision">
    <w:name w:val="Revision"/>
    <w:hidden/>
    <w:uiPriority w:val="99"/>
    <w:semiHidden/>
    <w:rsid w:val="006F62A4"/>
    <w:rPr>
      <w:rFonts w:ascii="Helvetica" w:hAnsi="Helvetica"/>
    </w:rPr>
  </w:style>
  <w:style w:type="paragraph" w:styleId="Quote">
    <w:name w:val="Quote"/>
    <w:basedOn w:val="Normal"/>
    <w:next w:val="Normal"/>
    <w:link w:val="QuoteChar"/>
    <w:uiPriority w:val="29"/>
    <w:qFormat/>
    <w:rsid w:val="0057682E"/>
    <w:pPr>
      <w:spacing w:before="160" w:after="160" w:line="276" w:lineRule="auto"/>
      <w:ind w:left="737" w:right="737"/>
      <w:jc w:val="center"/>
    </w:pPr>
    <w:rPr>
      <w:rFonts w:ascii="Garamond" w:hAnsi="Garamond"/>
      <w:i/>
      <w:iCs/>
      <w:color w:val="404040" w:themeColor="text1" w:themeTint="BF"/>
    </w:rPr>
  </w:style>
  <w:style w:type="character" w:customStyle="1" w:styleId="QuoteChar">
    <w:name w:val="Quote Char"/>
    <w:basedOn w:val="DefaultParagraphFont"/>
    <w:link w:val="Quote"/>
    <w:uiPriority w:val="29"/>
    <w:rsid w:val="0057682E"/>
    <w:rPr>
      <w:rFonts w:ascii="Garamond" w:hAnsi="Garamond"/>
      <w:i/>
      <w:iCs/>
      <w:color w:val="404040" w:themeColor="text1" w:themeTint="BF"/>
    </w:rPr>
  </w:style>
  <w:style w:type="table" w:styleId="TableGrid0">
    <w:name w:val="Table Grid"/>
    <w:basedOn w:val="TableNormal"/>
    <w:uiPriority w:val="39"/>
    <w:rsid w:val="008A52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67E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8457340">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s3@soton.ac.uk"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079EF1-8FDA-3E48-9AD6-0F809B997F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8196</Words>
  <Characters>46720</Characters>
  <Application>Microsoft Office Word</Application>
  <DocSecurity>0</DocSecurity>
  <Lines>389</Lines>
  <Paragraphs>109</Paragraphs>
  <ScaleCrop>false</ScaleCrop>
  <Company/>
  <LinksUpToDate>false</LinksUpToDate>
  <CharactersWithSpaces>54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4-23T08:43:00Z</dcterms:created>
  <dcterms:modified xsi:type="dcterms:W3CDTF">2025-04-23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SpwP2OGQ"/&gt;&lt;style id="http://www.zotero.org/styles/harvard-cite-them-right" hasBibliography="1" bibliographyStyleHasBeenSet="1"/&gt;&lt;prefs&gt;&lt;pref name="fieldType" value="Field"/&gt;&lt;/prefs&gt;&lt;/data&gt;</vt:lpwstr>
  </property>
</Properties>
</file>